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4C75A5" w:rsidRPr="009B3B29" w:rsidRDefault="004C75A5" w:rsidP="00220E96">
                                  <w:pPr>
                                    <w:rPr>
                                      <w:b/>
                                      <w:bCs/>
                                      <w:spacing w:val="4"/>
                                      <w:sz w:val="28"/>
                                      <w:szCs w:val="28"/>
                                    </w:rPr>
                                  </w:pPr>
                                  <w:r w:rsidRPr="009B3B29">
                                    <w:rPr>
                                      <w:b/>
                                      <w:bCs/>
                                      <w:spacing w:val="4"/>
                                      <w:sz w:val="28"/>
                                      <w:szCs w:val="28"/>
                                    </w:rPr>
                                    <w:t>College of Engineering</w:t>
                                  </w:r>
                                </w:p>
                                <w:p w14:paraId="0BE36CE3" w14:textId="77777777" w:rsidR="004C75A5" w:rsidRPr="009B3B29" w:rsidRDefault="004C75A5"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C7BBAA" id="_x0000_t202" coordsize="21600,21600" o:spt="202" path="m0,0l0,21600,21600,21600,2160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" filled="f" stroked="f">
                      <v:textbox style="mso-fit-shape-to-text:t" inset="0">
                        <w:txbxContent>
                          <w:p w14:paraId="45B3557D" w14:textId="77777777" w:rsidR="004C75A5" w:rsidRPr="009B3B29" w:rsidRDefault="004C75A5" w:rsidP="00220E96">
                            <w:pPr>
                              <w:rPr>
                                <w:b/>
                                <w:bCs/>
                                <w:spacing w:val="4"/>
                                <w:sz w:val="28"/>
                                <w:szCs w:val="28"/>
                              </w:rPr>
                            </w:pPr>
                            <w:r w:rsidRPr="009B3B29">
                              <w:rPr>
                                <w:b/>
                                <w:bCs/>
                                <w:spacing w:val="4"/>
                                <w:sz w:val="28"/>
                                <w:szCs w:val="28"/>
                              </w:rPr>
                              <w:t>College of Engineering</w:t>
                            </w:r>
                          </w:p>
                          <w:p w14:paraId="0BE36CE3" w14:textId="77777777" w:rsidR="004C75A5" w:rsidRPr="009B3B29" w:rsidRDefault="004C75A5"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36A3327" w14:textId="77777777" w:rsidR="00220E96" w:rsidRPr="000100E9" w:rsidRDefault="00220E96" w:rsidP="00220E96">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Ghareisa Mohammed Al-Kuwari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15187ACF"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sidR="00D73E17">
        <w:rPr>
          <w:rFonts w:cstheme="minorHAnsi"/>
          <w:b/>
          <w:bCs/>
          <w:sz w:val="24"/>
          <w:szCs w:val="24"/>
        </w:rPr>
        <w:t>9</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1230671"/>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672C0E7F"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2034F9ED" w:rsidR="00220E96" w:rsidRPr="00B37ABB" w:rsidRDefault="00220E96" w:rsidP="00220E96">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2B64C022"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1230672"/>
      <w:r w:rsidRPr="0020429D">
        <w:rPr>
          <w:sz w:val="36"/>
          <w:szCs w:val="36"/>
        </w:rPr>
        <w:lastRenderedPageBreak/>
        <w:t>Abstract</w:t>
      </w:r>
      <w:bookmarkEnd w:id="2"/>
      <w:bookmarkEnd w:id="5"/>
    </w:p>
    <w:p w14:paraId="45F08F4D" w14:textId="08A0E854" w:rsidR="003C75F6" w:rsidRPr="005C6697" w:rsidRDefault="003C75F6" w:rsidP="003C75F6">
      <w:r w:rsidRPr="0020429D">
        <w:t>Qatar University bec</w:t>
      </w:r>
      <w:r w:rsidR="0020429D" w:rsidRPr="0020429D">
        <w:t>ame</w:t>
      </w:r>
      <w:r w:rsidRPr="0020429D">
        <w:t xml:space="preserve"> one of the most crowded places in Qatar, which with time rais</w:t>
      </w:r>
      <w:r w:rsidR="0020429D">
        <w:t>ed</w:t>
      </w:r>
      <w:r w:rsidRPr="0020429D">
        <w:t xml:space="preserve"> a huge parking problem that 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get</w:t>
      </w:r>
      <w:r w:rsidRPr="005C6697">
        <w:t xml:space="preserve"> late for their lectures. In the hopes of solving this issue, we are planning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of a human-to-human or human-to-computer interaction. </w:t>
      </w:r>
      <w:r w:rsidRPr="005C6697">
        <w:tab/>
      </w:r>
    </w:p>
    <w:p w14:paraId="39E45AB9" w14:textId="38B66965" w:rsidR="008971AD" w:rsidRPr="005C6697" w:rsidRDefault="003C75F6" w:rsidP="003C75F6">
      <w:r w:rsidRPr="005C6697">
        <w:t xml:space="preserve">The system will give the users the ability to reserve a parking spot with the requirement of subscribing into our system. Also, the system gives the service of viewing the availability of a parking spot without the need of a subscription.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at information to the cloud</w:t>
      </w:r>
      <w:r w:rsidRPr="005C6697">
        <w:t>. The on-board application and website exposes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1230673"/>
      <w:r w:rsidRPr="003C75F6">
        <w:rPr>
          <w:sz w:val="36"/>
          <w:szCs w:val="36"/>
        </w:rPr>
        <w:lastRenderedPageBreak/>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noProof/>
        </w:rPr>
      </w:sdtEndPr>
      <w:sdtContent>
        <w:p w14:paraId="0723D56B" w14:textId="406E5617" w:rsidR="00D73E17" w:rsidRDefault="00D73E17">
          <w:pPr>
            <w:pStyle w:val="TOCHeading"/>
          </w:pPr>
          <w:r>
            <w:t>Contents</w:t>
          </w:r>
        </w:p>
        <w:p w14:paraId="471C8925" w14:textId="62850E5B" w:rsidR="00C840CC" w:rsidRDefault="00D73E1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30671" w:history="1">
            <w:r w:rsidR="00C840CC" w:rsidRPr="00D22AAA">
              <w:rPr>
                <w:rStyle w:val="Hyperlink"/>
                <w:noProof/>
              </w:rPr>
              <w:t>Declaration</w:t>
            </w:r>
            <w:r w:rsidR="00C840CC">
              <w:rPr>
                <w:noProof/>
                <w:webHidden/>
              </w:rPr>
              <w:tab/>
            </w:r>
            <w:r w:rsidR="00C840CC">
              <w:rPr>
                <w:noProof/>
                <w:webHidden/>
              </w:rPr>
              <w:fldChar w:fldCharType="begin"/>
            </w:r>
            <w:r w:rsidR="00C840CC">
              <w:rPr>
                <w:noProof/>
                <w:webHidden/>
              </w:rPr>
              <w:instrText xml:space="preserve"> PAGEREF _Toc1230671 \h </w:instrText>
            </w:r>
            <w:r w:rsidR="00C840CC">
              <w:rPr>
                <w:noProof/>
                <w:webHidden/>
              </w:rPr>
            </w:r>
            <w:r w:rsidR="00C840CC">
              <w:rPr>
                <w:noProof/>
                <w:webHidden/>
              </w:rPr>
              <w:fldChar w:fldCharType="separate"/>
            </w:r>
            <w:r w:rsidR="00C840CC">
              <w:rPr>
                <w:noProof/>
                <w:webHidden/>
              </w:rPr>
              <w:t>ii</w:t>
            </w:r>
            <w:r w:rsidR="00C840CC">
              <w:rPr>
                <w:noProof/>
                <w:webHidden/>
              </w:rPr>
              <w:fldChar w:fldCharType="end"/>
            </w:r>
          </w:hyperlink>
        </w:p>
        <w:p w14:paraId="2CC63539" w14:textId="738D1CB5" w:rsidR="00C840CC" w:rsidRDefault="004C75A5">
          <w:pPr>
            <w:pStyle w:val="TOC1"/>
            <w:tabs>
              <w:tab w:val="right" w:leader="dot" w:pos="9016"/>
            </w:tabs>
            <w:rPr>
              <w:noProof/>
            </w:rPr>
          </w:pPr>
          <w:hyperlink w:anchor="_Toc1230672" w:history="1">
            <w:r w:rsidR="00C840CC" w:rsidRPr="00D22AAA">
              <w:rPr>
                <w:rStyle w:val="Hyperlink"/>
                <w:noProof/>
              </w:rPr>
              <w:t>Abstract</w:t>
            </w:r>
            <w:r w:rsidR="00C840CC">
              <w:rPr>
                <w:noProof/>
                <w:webHidden/>
              </w:rPr>
              <w:tab/>
            </w:r>
            <w:r w:rsidR="00C840CC">
              <w:rPr>
                <w:noProof/>
                <w:webHidden/>
              </w:rPr>
              <w:fldChar w:fldCharType="begin"/>
            </w:r>
            <w:r w:rsidR="00C840CC">
              <w:rPr>
                <w:noProof/>
                <w:webHidden/>
              </w:rPr>
              <w:instrText xml:space="preserve"> PAGEREF _Toc1230672 \h </w:instrText>
            </w:r>
            <w:r w:rsidR="00C840CC">
              <w:rPr>
                <w:noProof/>
                <w:webHidden/>
              </w:rPr>
            </w:r>
            <w:r w:rsidR="00C840CC">
              <w:rPr>
                <w:noProof/>
                <w:webHidden/>
              </w:rPr>
              <w:fldChar w:fldCharType="separate"/>
            </w:r>
            <w:r w:rsidR="00C840CC">
              <w:rPr>
                <w:noProof/>
                <w:webHidden/>
              </w:rPr>
              <w:t>iii</w:t>
            </w:r>
            <w:r w:rsidR="00C840CC">
              <w:rPr>
                <w:noProof/>
                <w:webHidden/>
              </w:rPr>
              <w:fldChar w:fldCharType="end"/>
            </w:r>
          </w:hyperlink>
        </w:p>
        <w:p w14:paraId="4AF48AF2" w14:textId="55581FBD" w:rsidR="00C840CC" w:rsidRDefault="004C75A5">
          <w:pPr>
            <w:pStyle w:val="TOC1"/>
            <w:tabs>
              <w:tab w:val="right" w:leader="dot" w:pos="9016"/>
            </w:tabs>
            <w:rPr>
              <w:noProof/>
            </w:rPr>
          </w:pPr>
          <w:hyperlink w:anchor="_Toc1230673" w:history="1">
            <w:r w:rsidR="00C840CC" w:rsidRPr="00D22AAA">
              <w:rPr>
                <w:rStyle w:val="Hyperlink"/>
                <w:noProof/>
              </w:rPr>
              <w:t>Acknowledgment</w:t>
            </w:r>
            <w:r w:rsidR="00C840CC">
              <w:rPr>
                <w:noProof/>
                <w:webHidden/>
              </w:rPr>
              <w:tab/>
            </w:r>
            <w:r w:rsidR="00C840CC">
              <w:rPr>
                <w:noProof/>
                <w:webHidden/>
              </w:rPr>
              <w:fldChar w:fldCharType="begin"/>
            </w:r>
            <w:r w:rsidR="00C840CC">
              <w:rPr>
                <w:noProof/>
                <w:webHidden/>
              </w:rPr>
              <w:instrText xml:space="preserve"> PAGEREF _Toc1230673 \h </w:instrText>
            </w:r>
            <w:r w:rsidR="00C840CC">
              <w:rPr>
                <w:noProof/>
                <w:webHidden/>
              </w:rPr>
            </w:r>
            <w:r w:rsidR="00C840CC">
              <w:rPr>
                <w:noProof/>
                <w:webHidden/>
              </w:rPr>
              <w:fldChar w:fldCharType="separate"/>
            </w:r>
            <w:r w:rsidR="00C840CC">
              <w:rPr>
                <w:noProof/>
                <w:webHidden/>
              </w:rPr>
              <w:t>iv</w:t>
            </w:r>
            <w:r w:rsidR="00C840CC">
              <w:rPr>
                <w:noProof/>
                <w:webHidden/>
              </w:rPr>
              <w:fldChar w:fldCharType="end"/>
            </w:r>
          </w:hyperlink>
        </w:p>
        <w:p w14:paraId="22834B72" w14:textId="65E41083" w:rsidR="00C840CC" w:rsidRDefault="004C75A5">
          <w:pPr>
            <w:pStyle w:val="TOC1"/>
            <w:tabs>
              <w:tab w:val="right" w:leader="dot" w:pos="9016"/>
            </w:tabs>
            <w:rPr>
              <w:noProof/>
            </w:rPr>
          </w:pPr>
          <w:hyperlink w:anchor="_Toc1230674" w:history="1">
            <w:r w:rsidR="00C840CC" w:rsidRPr="00D22AAA">
              <w:rPr>
                <w:rStyle w:val="Hyperlink"/>
                <w:noProof/>
              </w:rPr>
              <w:t>List of Figures</w:t>
            </w:r>
            <w:r w:rsidR="00C840CC">
              <w:rPr>
                <w:noProof/>
                <w:webHidden/>
              </w:rPr>
              <w:tab/>
            </w:r>
            <w:r w:rsidR="00C840CC">
              <w:rPr>
                <w:noProof/>
                <w:webHidden/>
              </w:rPr>
              <w:fldChar w:fldCharType="begin"/>
            </w:r>
            <w:r w:rsidR="00C840CC">
              <w:rPr>
                <w:noProof/>
                <w:webHidden/>
              </w:rPr>
              <w:instrText xml:space="preserve"> PAGEREF _Toc1230674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21F20C9D" w14:textId="2683ED1E" w:rsidR="00C840CC" w:rsidRDefault="004C75A5">
          <w:pPr>
            <w:pStyle w:val="TOC1"/>
            <w:tabs>
              <w:tab w:val="right" w:leader="dot" w:pos="9016"/>
            </w:tabs>
            <w:rPr>
              <w:noProof/>
            </w:rPr>
          </w:pPr>
          <w:hyperlink w:anchor="_Toc1230675" w:history="1">
            <w:r w:rsidR="00C840CC" w:rsidRPr="00D22AAA">
              <w:rPr>
                <w:rStyle w:val="Hyperlink"/>
                <w:noProof/>
              </w:rPr>
              <w:t>List of Tables</w:t>
            </w:r>
            <w:r w:rsidR="00C840CC">
              <w:rPr>
                <w:noProof/>
                <w:webHidden/>
              </w:rPr>
              <w:tab/>
            </w:r>
            <w:r w:rsidR="00C840CC">
              <w:rPr>
                <w:noProof/>
                <w:webHidden/>
              </w:rPr>
              <w:fldChar w:fldCharType="begin"/>
            </w:r>
            <w:r w:rsidR="00C840CC">
              <w:rPr>
                <w:noProof/>
                <w:webHidden/>
              </w:rPr>
              <w:instrText xml:space="preserve"> PAGEREF _Toc1230675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5DDA9F5A" w14:textId="0E726168" w:rsidR="00C840CC" w:rsidRDefault="004C75A5">
          <w:pPr>
            <w:pStyle w:val="TOC1"/>
            <w:tabs>
              <w:tab w:val="left" w:pos="440"/>
              <w:tab w:val="right" w:leader="dot" w:pos="9016"/>
            </w:tabs>
            <w:rPr>
              <w:noProof/>
            </w:rPr>
          </w:pPr>
          <w:hyperlink w:anchor="_Toc1230676" w:history="1">
            <w:r w:rsidR="00C840CC" w:rsidRPr="00D22AAA">
              <w:rPr>
                <w:rStyle w:val="Hyperlink"/>
                <w:noProof/>
              </w:rPr>
              <w:t>1.</w:t>
            </w:r>
            <w:r w:rsidR="00C840CC">
              <w:rPr>
                <w:noProof/>
              </w:rPr>
              <w:tab/>
            </w:r>
            <w:r w:rsidR="00C840CC" w:rsidRPr="00D22AAA">
              <w:rPr>
                <w:rStyle w:val="Hyperlink"/>
                <w:noProof/>
              </w:rPr>
              <w:t>Introduction and Motivation</w:t>
            </w:r>
            <w:r w:rsidR="00C840CC">
              <w:rPr>
                <w:noProof/>
                <w:webHidden/>
              </w:rPr>
              <w:tab/>
            </w:r>
            <w:r w:rsidR="00C840CC">
              <w:rPr>
                <w:noProof/>
                <w:webHidden/>
              </w:rPr>
              <w:fldChar w:fldCharType="begin"/>
            </w:r>
            <w:r w:rsidR="00C840CC">
              <w:rPr>
                <w:noProof/>
                <w:webHidden/>
              </w:rPr>
              <w:instrText xml:space="preserve"> PAGEREF _Toc1230676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27202201" w14:textId="46A07458" w:rsidR="00C840CC" w:rsidRDefault="004C75A5">
          <w:pPr>
            <w:pStyle w:val="TOC2"/>
            <w:tabs>
              <w:tab w:val="left" w:pos="880"/>
              <w:tab w:val="right" w:leader="dot" w:pos="9016"/>
            </w:tabs>
            <w:rPr>
              <w:noProof/>
            </w:rPr>
          </w:pPr>
          <w:hyperlink w:anchor="_Toc1230677" w:history="1">
            <w:r w:rsidR="00C840CC" w:rsidRPr="00D22AAA">
              <w:rPr>
                <w:rStyle w:val="Hyperlink"/>
                <w:noProof/>
              </w:rPr>
              <w:t>1.1.</w:t>
            </w:r>
            <w:r w:rsidR="00C840CC">
              <w:rPr>
                <w:noProof/>
              </w:rPr>
              <w:tab/>
            </w:r>
            <w:r w:rsidR="00C840CC" w:rsidRPr="00D22AAA">
              <w:rPr>
                <w:rStyle w:val="Hyperlink"/>
                <w:noProof/>
              </w:rPr>
              <w:t>Problem statement</w:t>
            </w:r>
            <w:r w:rsidR="00C840CC">
              <w:rPr>
                <w:noProof/>
                <w:webHidden/>
              </w:rPr>
              <w:tab/>
            </w:r>
            <w:r w:rsidR="00C840CC">
              <w:rPr>
                <w:noProof/>
                <w:webHidden/>
              </w:rPr>
              <w:fldChar w:fldCharType="begin"/>
            </w:r>
            <w:r w:rsidR="00C840CC">
              <w:rPr>
                <w:noProof/>
                <w:webHidden/>
              </w:rPr>
              <w:instrText xml:space="preserve"> PAGEREF _Toc1230677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16C53FD5" w14:textId="6CF8EE0F" w:rsidR="00C840CC" w:rsidRDefault="004C75A5">
          <w:pPr>
            <w:pStyle w:val="TOC2"/>
            <w:tabs>
              <w:tab w:val="left" w:pos="880"/>
              <w:tab w:val="right" w:leader="dot" w:pos="9016"/>
            </w:tabs>
            <w:rPr>
              <w:noProof/>
            </w:rPr>
          </w:pPr>
          <w:hyperlink w:anchor="_Toc1230678" w:history="1">
            <w:r w:rsidR="00C840CC" w:rsidRPr="00D22AAA">
              <w:rPr>
                <w:rStyle w:val="Hyperlink"/>
                <w:noProof/>
              </w:rPr>
              <w:t>1.2.</w:t>
            </w:r>
            <w:r w:rsidR="00C840CC">
              <w:rPr>
                <w:noProof/>
              </w:rPr>
              <w:tab/>
            </w:r>
            <w:r w:rsidR="00C840CC" w:rsidRPr="00D22AAA">
              <w:rPr>
                <w:rStyle w:val="Hyperlink"/>
                <w:noProof/>
              </w:rPr>
              <w:t>Project significance</w:t>
            </w:r>
            <w:r w:rsidR="00C840CC">
              <w:rPr>
                <w:noProof/>
                <w:webHidden/>
              </w:rPr>
              <w:tab/>
            </w:r>
            <w:r w:rsidR="00C840CC">
              <w:rPr>
                <w:noProof/>
                <w:webHidden/>
              </w:rPr>
              <w:fldChar w:fldCharType="begin"/>
            </w:r>
            <w:r w:rsidR="00C840CC">
              <w:rPr>
                <w:noProof/>
                <w:webHidden/>
              </w:rPr>
              <w:instrText xml:space="preserve"> PAGEREF _Toc1230678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282E7C16" w14:textId="205F22F8" w:rsidR="00C840CC" w:rsidRDefault="004C75A5">
          <w:pPr>
            <w:pStyle w:val="TOC2"/>
            <w:tabs>
              <w:tab w:val="left" w:pos="880"/>
              <w:tab w:val="right" w:leader="dot" w:pos="9016"/>
            </w:tabs>
            <w:rPr>
              <w:noProof/>
            </w:rPr>
          </w:pPr>
          <w:hyperlink w:anchor="_Toc1230679" w:history="1">
            <w:r w:rsidR="00C840CC" w:rsidRPr="00D22AAA">
              <w:rPr>
                <w:rStyle w:val="Hyperlink"/>
                <w:rFonts w:cstheme="minorHAnsi"/>
                <w:noProof/>
              </w:rPr>
              <w:t>1.3.</w:t>
            </w:r>
            <w:r w:rsidR="00C840CC">
              <w:rPr>
                <w:noProof/>
              </w:rPr>
              <w:tab/>
            </w:r>
            <w:r w:rsidR="00C840CC" w:rsidRPr="00D22AAA">
              <w:rPr>
                <w:rStyle w:val="Hyperlink"/>
                <w:noProof/>
              </w:rPr>
              <w:t>Project objectives</w:t>
            </w:r>
            <w:r w:rsidR="00C840CC">
              <w:rPr>
                <w:noProof/>
                <w:webHidden/>
              </w:rPr>
              <w:tab/>
            </w:r>
            <w:r w:rsidR="00C840CC">
              <w:rPr>
                <w:noProof/>
                <w:webHidden/>
              </w:rPr>
              <w:fldChar w:fldCharType="begin"/>
            </w:r>
            <w:r w:rsidR="00C840CC">
              <w:rPr>
                <w:noProof/>
                <w:webHidden/>
              </w:rPr>
              <w:instrText xml:space="preserve"> PAGEREF _Toc1230679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1A5B2A31" w14:textId="53E597EA" w:rsidR="00C840CC" w:rsidRDefault="004C75A5">
          <w:pPr>
            <w:pStyle w:val="TOC1"/>
            <w:tabs>
              <w:tab w:val="left" w:pos="440"/>
              <w:tab w:val="right" w:leader="dot" w:pos="9016"/>
            </w:tabs>
            <w:rPr>
              <w:noProof/>
            </w:rPr>
          </w:pPr>
          <w:hyperlink w:anchor="_Toc1230680" w:history="1">
            <w:r w:rsidR="00C840CC" w:rsidRPr="00D22AAA">
              <w:rPr>
                <w:rStyle w:val="Hyperlink"/>
                <w:noProof/>
              </w:rPr>
              <w:t>2.</w:t>
            </w:r>
            <w:r w:rsidR="00C840CC">
              <w:rPr>
                <w:noProof/>
              </w:rPr>
              <w:tab/>
            </w:r>
            <w:r w:rsidR="00C840CC" w:rsidRPr="00D22AAA">
              <w:rPr>
                <w:rStyle w:val="Hyperlink"/>
                <w:noProof/>
              </w:rPr>
              <w:t>Background and related work</w:t>
            </w:r>
            <w:r w:rsidR="00C840CC">
              <w:rPr>
                <w:noProof/>
                <w:webHidden/>
              </w:rPr>
              <w:tab/>
            </w:r>
            <w:r w:rsidR="00C840CC">
              <w:rPr>
                <w:noProof/>
                <w:webHidden/>
              </w:rPr>
              <w:fldChar w:fldCharType="begin"/>
            </w:r>
            <w:r w:rsidR="00C840CC">
              <w:rPr>
                <w:noProof/>
                <w:webHidden/>
              </w:rPr>
              <w:instrText xml:space="preserve"> PAGEREF _Toc1230680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366E573E" w14:textId="05DE8DE0" w:rsidR="00C840CC" w:rsidRDefault="004C75A5">
          <w:pPr>
            <w:pStyle w:val="TOC2"/>
            <w:tabs>
              <w:tab w:val="left" w:pos="880"/>
              <w:tab w:val="right" w:leader="dot" w:pos="9016"/>
            </w:tabs>
            <w:rPr>
              <w:noProof/>
            </w:rPr>
          </w:pPr>
          <w:hyperlink w:anchor="_Toc1230681" w:history="1">
            <w:r w:rsidR="00C840CC" w:rsidRPr="00D22AAA">
              <w:rPr>
                <w:rStyle w:val="Hyperlink"/>
                <w:noProof/>
              </w:rPr>
              <w:t>2.1.</w:t>
            </w:r>
            <w:r w:rsidR="00C840CC">
              <w:rPr>
                <w:noProof/>
              </w:rPr>
              <w:tab/>
            </w:r>
            <w:r w:rsidR="00C840CC" w:rsidRPr="00D22AAA">
              <w:rPr>
                <w:rStyle w:val="Hyperlink"/>
                <w:noProof/>
              </w:rPr>
              <w:t>Background</w:t>
            </w:r>
            <w:r w:rsidR="00C840CC">
              <w:rPr>
                <w:noProof/>
                <w:webHidden/>
              </w:rPr>
              <w:tab/>
            </w:r>
            <w:r w:rsidR="00C840CC">
              <w:rPr>
                <w:noProof/>
                <w:webHidden/>
              </w:rPr>
              <w:fldChar w:fldCharType="begin"/>
            </w:r>
            <w:r w:rsidR="00C840CC">
              <w:rPr>
                <w:noProof/>
                <w:webHidden/>
              </w:rPr>
              <w:instrText xml:space="preserve"> PAGEREF _Toc1230681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4215BD44" w14:textId="74A1190F" w:rsidR="00C840CC" w:rsidRDefault="004C75A5">
          <w:pPr>
            <w:pStyle w:val="TOC2"/>
            <w:tabs>
              <w:tab w:val="left" w:pos="880"/>
              <w:tab w:val="right" w:leader="dot" w:pos="9016"/>
            </w:tabs>
            <w:rPr>
              <w:noProof/>
            </w:rPr>
          </w:pPr>
          <w:hyperlink w:anchor="_Toc1230682" w:history="1">
            <w:r w:rsidR="00C840CC" w:rsidRPr="00D22AAA">
              <w:rPr>
                <w:rStyle w:val="Hyperlink"/>
                <w:noProof/>
              </w:rPr>
              <w:t>2.2.</w:t>
            </w:r>
            <w:r w:rsidR="00C840CC">
              <w:rPr>
                <w:noProof/>
              </w:rPr>
              <w:tab/>
            </w:r>
            <w:r w:rsidR="00C840CC" w:rsidRPr="00D22AAA">
              <w:rPr>
                <w:rStyle w:val="Hyperlink"/>
                <w:noProof/>
              </w:rPr>
              <w:t>Related work</w:t>
            </w:r>
            <w:r w:rsidR="00C840CC">
              <w:rPr>
                <w:noProof/>
                <w:webHidden/>
              </w:rPr>
              <w:tab/>
            </w:r>
            <w:r w:rsidR="00C840CC">
              <w:rPr>
                <w:noProof/>
                <w:webHidden/>
              </w:rPr>
              <w:fldChar w:fldCharType="begin"/>
            </w:r>
            <w:r w:rsidR="00C840CC">
              <w:rPr>
                <w:noProof/>
                <w:webHidden/>
              </w:rPr>
              <w:instrText xml:space="preserve"> PAGEREF _Toc1230682 \h </w:instrText>
            </w:r>
            <w:r w:rsidR="00C840CC">
              <w:rPr>
                <w:noProof/>
                <w:webHidden/>
              </w:rPr>
            </w:r>
            <w:r w:rsidR="00C840CC">
              <w:rPr>
                <w:noProof/>
                <w:webHidden/>
              </w:rPr>
              <w:fldChar w:fldCharType="separate"/>
            </w:r>
            <w:r w:rsidR="00C840CC">
              <w:rPr>
                <w:noProof/>
                <w:webHidden/>
              </w:rPr>
              <w:t>12</w:t>
            </w:r>
            <w:r w:rsidR="00C840CC">
              <w:rPr>
                <w:noProof/>
                <w:webHidden/>
              </w:rPr>
              <w:fldChar w:fldCharType="end"/>
            </w:r>
          </w:hyperlink>
        </w:p>
        <w:p w14:paraId="570AA814" w14:textId="54E0A922" w:rsidR="00C840CC" w:rsidRDefault="004C75A5">
          <w:pPr>
            <w:pStyle w:val="TOC1"/>
            <w:tabs>
              <w:tab w:val="left" w:pos="440"/>
              <w:tab w:val="right" w:leader="dot" w:pos="9016"/>
            </w:tabs>
            <w:rPr>
              <w:noProof/>
            </w:rPr>
          </w:pPr>
          <w:hyperlink w:anchor="_Toc1230683" w:history="1">
            <w:r w:rsidR="00C840CC" w:rsidRPr="00D22AAA">
              <w:rPr>
                <w:rStyle w:val="Hyperlink"/>
                <w:noProof/>
              </w:rPr>
              <w:t>3.</w:t>
            </w:r>
            <w:r w:rsidR="00C840CC">
              <w:rPr>
                <w:noProof/>
              </w:rPr>
              <w:tab/>
            </w:r>
            <w:r w:rsidR="00C840CC" w:rsidRPr="00D22AAA">
              <w:rPr>
                <w:rStyle w:val="Hyperlink"/>
                <w:noProof/>
              </w:rPr>
              <w:t>Requirements analysis</w:t>
            </w:r>
            <w:r w:rsidR="00C840CC">
              <w:rPr>
                <w:noProof/>
                <w:webHidden/>
              </w:rPr>
              <w:tab/>
            </w:r>
            <w:r w:rsidR="00C840CC">
              <w:rPr>
                <w:noProof/>
                <w:webHidden/>
              </w:rPr>
              <w:fldChar w:fldCharType="begin"/>
            </w:r>
            <w:r w:rsidR="00C840CC">
              <w:rPr>
                <w:noProof/>
                <w:webHidden/>
              </w:rPr>
              <w:instrText xml:space="preserve"> PAGEREF _Toc1230683 \h </w:instrText>
            </w:r>
            <w:r w:rsidR="00C840CC">
              <w:rPr>
                <w:noProof/>
                <w:webHidden/>
              </w:rPr>
            </w:r>
            <w:r w:rsidR="00C840CC">
              <w:rPr>
                <w:noProof/>
                <w:webHidden/>
              </w:rPr>
              <w:fldChar w:fldCharType="separate"/>
            </w:r>
            <w:r w:rsidR="00C840CC">
              <w:rPr>
                <w:noProof/>
                <w:webHidden/>
              </w:rPr>
              <w:t>18</w:t>
            </w:r>
            <w:r w:rsidR="00C840CC">
              <w:rPr>
                <w:noProof/>
                <w:webHidden/>
              </w:rPr>
              <w:fldChar w:fldCharType="end"/>
            </w:r>
          </w:hyperlink>
        </w:p>
        <w:p w14:paraId="4EDEE0F4" w14:textId="553925BB" w:rsidR="00C840CC" w:rsidRDefault="004C75A5">
          <w:pPr>
            <w:pStyle w:val="TOC2"/>
            <w:tabs>
              <w:tab w:val="left" w:pos="880"/>
              <w:tab w:val="right" w:leader="dot" w:pos="9016"/>
            </w:tabs>
            <w:rPr>
              <w:noProof/>
            </w:rPr>
          </w:pPr>
          <w:hyperlink w:anchor="_Toc1230684" w:history="1">
            <w:r w:rsidR="00C840CC" w:rsidRPr="00D22AAA">
              <w:rPr>
                <w:rStyle w:val="Hyperlink"/>
                <w:noProof/>
              </w:rPr>
              <w:t>3.1.</w:t>
            </w:r>
            <w:r w:rsidR="00C840CC">
              <w:rPr>
                <w:noProof/>
              </w:rPr>
              <w:tab/>
            </w:r>
            <w:r w:rsidR="00C840CC" w:rsidRPr="00D22AAA">
              <w:rPr>
                <w:rStyle w:val="Hyperlink"/>
                <w:noProof/>
              </w:rPr>
              <w:t>Software development process</w:t>
            </w:r>
            <w:r w:rsidR="00C840CC">
              <w:rPr>
                <w:noProof/>
                <w:webHidden/>
              </w:rPr>
              <w:tab/>
            </w:r>
            <w:r w:rsidR="00C840CC">
              <w:rPr>
                <w:noProof/>
                <w:webHidden/>
              </w:rPr>
              <w:fldChar w:fldCharType="begin"/>
            </w:r>
            <w:r w:rsidR="00C840CC">
              <w:rPr>
                <w:noProof/>
                <w:webHidden/>
              </w:rPr>
              <w:instrText xml:space="preserve"> PAGEREF _Toc1230684 \h </w:instrText>
            </w:r>
            <w:r w:rsidR="00C840CC">
              <w:rPr>
                <w:noProof/>
                <w:webHidden/>
              </w:rPr>
            </w:r>
            <w:r w:rsidR="00C840CC">
              <w:rPr>
                <w:noProof/>
                <w:webHidden/>
              </w:rPr>
              <w:fldChar w:fldCharType="separate"/>
            </w:r>
            <w:r w:rsidR="00C840CC">
              <w:rPr>
                <w:noProof/>
                <w:webHidden/>
              </w:rPr>
              <w:t>19</w:t>
            </w:r>
            <w:r w:rsidR="00C840CC">
              <w:rPr>
                <w:noProof/>
                <w:webHidden/>
              </w:rPr>
              <w:fldChar w:fldCharType="end"/>
            </w:r>
          </w:hyperlink>
        </w:p>
        <w:p w14:paraId="5768DABD" w14:textId="5DB7FB89" w:rsidR="00C840CC" w:rsidRDefault="004C75A5">
          <w:pPr>
            <w:pStyle w:val="TOC2"/>
            <w:tabs>
              <w:tab w:val="left" w:pos="880"/>
              <w:tab w:val="right" w:leader="dot" w:pos="9016"/>
            </w:tabs>
            <w:rPr>
              <w:noProof/>
            </w:rPr>
          </w:pPr>
          <w:hyperlink w:anchor="_Toc1230685" w:history="1">
            <w:r w:rsidR="00C840CC" w:rsidRPr="00D22AAA">
              <w:rPr>
                <w:rStyle w:val="Hyperlink"/>
                <w:noProof/>
              </w:rPr>
              <w:t>3.2.</w:t>
            </w:r>
            <w:r w:rsidR="00C840CC">
              <w:rPr>
                <w:noProof/>
              </w:rPr>
              <w:tab/>
            </w:r>
            <w:r w:rsidR="00C840CC" w:rsidRPr="00D22AAA">
              <w:rPr>
                <w:rStyle w:val="Hyperlink"/>
                <w:noProof/>
              </w:rPr>
              <w:t>Functional requirements</w:t>
            </w:r>
            <w:r w:rsidR="00C840CC">
              <w:rPr>
                <w:noProof/>
                <w:webHidden/>
              </w:rPr>
              <w:tab/>
            </w:r>
            <w:r w:rsidR="00C840CC">
              <w:rPr>
                <w:noProof/>
                <w:webHidden/>
              </w:rPr>
              <w:fldChar w:fldCharType="begin"/>
            </w:r>
            <w:r w:rsidR="00C840CC">
              <w:rPr>
                <w:noProof/>
                <w:webHidden/>
              </w:rPr>
              <w:instrText xml:space="preserve"> PAGEREF _Toc1230685 \h </w:instrText>
            </w:r>
            <w:r w:rsidR="00C840CC">
              <w:rPr>
                <w:noProof/>
                <w:webHidden/>
              </w:rPr>
            </w:r>
            <w:r w:rsidR="00C840CC">
              <w:rPr>
                <w:noProof/>
                <w:webHidden/>
              </w:rPr>
              <w:fldChar w:fldCharType="separate"/>
            </w:r>
            <w:r w:rsidR="00C840CC">
              <w:rPr>
                <w:noProof/>
                <w:webHidden/>
              </w:rPr>
              <w:t>20</w:t>
            </w:r>
            <w:r w:rsidR="00C840CC">
              <w:rPr>
                <w:noProof/>
                <w:webHidden/>
              </w:rPr>
              <w:fldChar w:fldCharType="end"/>
            </w:r>
          </w:hyperlink>
        </w:p>
        <w:p w14:paraId="6C9C664A" w14:textId="62B63AFA" w:rsidR="00C840CC" w:rsidRDefault="004C75A5">
          <w:pPr>
            <w:pStyle w:val="TOC2"/>
            <w:tabs>
              <w:tab w:val="left" w:pos="880"/>
              <w:tab w:val="right" w:leader="dot" w:pos="9016"/>
            </w:tabs>
            <w:rPr>
              <w:noProof/>
            </w:rPr>
          </w:pPr>
          <w:hyperlink w:anchor="_Toc1230686" w:history="1">
            <w:r w:rsidR="00C840CC" w:rsidRPr="00D22AAA">
              <w:rPr>
                <w:rStyle w:val="Hyperlink"/>
                <w:noProof/>
              </w:rPr>
              <w:t>3.3.</w:t>
            </w:r>
            <w:r w:rsidR="00C840CC">
              <w:rPr>
                <w:noProof/>
              </w:rPr>
              <w:tab/>
            </w:r>
            <w:r w:rsidR="00C840CC" w:rsidRPr="00D22AAA">
              <w:rPr>
                <w:rStyle w:val="Hyperlink"/>
                <w:noProof/>
              </w:rPr>
              <w:t>Non-functional requirements</w:t>
            </w:r>
            <w:r w:rsidR="00C840CC">
              <w:rPr>
                <w:noProof/>
                <w:webHidden/>
              </w:rPr>
              <w:tab/>
            </w:r>
            <w:r w:rsidR="00C840CC">
              <w:rPr>
                <w:noProof/>
                <w:webHidden/>
              </w:rPr>
              <w:fldChar w:fldCharType="begin"/>
            </w:r>
            <w:r w:rsidR="00C840CC">
              <w:rPr>
                <w:noProof/>
                <w:webHidden/>
              </w:rPr>
              <w:instrText xml:space="preserve"> PAGEREF _Toc1230686 \h </w:instrText>
            </w:r>
            <w:r w:rsidR="00C840CC">
              <w:rPr>
                <w:noProof/>
                <w:webHidden/>
              </w:rPr>
            </w:r>
            <w:r w:rsidR="00C840CC">
              <w:rPr>
                <w:noProof/>
                <w:webHidden/>
              </w:rPr>
              <w:fldChar w:fldCharType="separate"/>
            </w:r>
            <w:r w:rsidR="00C840CC">
              <w:rPr>
                <w:noProof/>
                <w:webHidden/>
              </w:rPr>
              <w:t>22</w:t>
            </w:r>
            <w:r w:rsidR="00C840CC">
              <w:rPr>
                <w:noProof/>
                <w:webHidden/>
              </w:rPr>
              <w:fldChar w:fldCharType="end"/>
            </w:r>
          </w:hyperlink>
        </w:p>
        <w:p w14:paraId="470D18B9" w14:textId="5246CA74" w:rsidR="00C840CC" w:rsidRDefault="004C75A5">
          <w:pPr>
            <w:pStyle w:val="TOC2"/>
            <w:tabs>
              <w:tab w:val="left" w:pos="880"/>
              <w:tab w:val="right" w:leader="dot" w:pos="9016"/>
            </w:tabs>
            <w:rPr>
              <w:noProof/>
            </w:rPr>
          </w:pPr>
          <w:hyperlink w:anchor="_Toc1230687" w:history="1">
            <w:r w:rsidR="00C840CC" w:rsidRPr="00D22AAA">
              <w:rPr>
                <w:rStyle w:val="Hyperlink"/>
                <w:noProof/>
              </w:rPr>
              <w:t>3.4.</w:t>
            </w:r>
            <w:r w:rsidR="00C840CC">
              <w:rPr>
                <w:noProof/>
              </w:rPr>
              <w:tab/>
            </w:r>
            <w:r w:rsidR="00C840CC" w:rsidRPr="00D22AAA">
              <w:rPr>
                <w:rStyle w:val="Hyperlink"/>
                <w:noProof/>
              </w:rPr>
              <w:t>Assumptions</w:t>
            </w:r>
            <w:r w:rsidR="00C840CC">
              <w:rPr>
                <w:noProof/>
                <w:webHidden/>
              </w:rPr>
              <w:tab/>
            </w:r>
            <w:r w:rsidR="00C840CC">
              <w:rPr>
                <w:noProof/>
                <w:webHidden/>
              </w:rPr>
              <w:fldChar w:fldCharType="begin"/>
            </w:r>
            <w:r w:rsidR="00C840CC">
              <w:rPr>
                <w:noProof/>
                <w:webHidden/>
              </w:rPr>
              <w:instrText xml:space="preserve"> PAGEREF _Toc1230687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C7A4427" w14:textId="72A29152" w:rsidR="00C840CC" w:rsidRDefault="004C75A5">
          <w:pPr>
            <w:pStyle w:val="TOC2"/>
            <w:tabs>
              <w:tab w:val="left" w:pos="880"/>
              <w:tab w:val="right" w:leader="dot" w:pos="9016"/>
            </w:tabs>
            <w:rPr>
              <w:noProof/>
            </w:rPr>
          </w:pPr>
          <w:hyperlink w:anchor="_Toc1230688" w:history="1">
            <w:r w:rsidR="00C840CC" w:rsidRPr="00D22AAA">
              <w:rPr>
                <w:rStyle w:val="Hyperlink"/>
                <w:noProof/>
              </w:rPr>
              <w:t>3.5.</w:t>
            </w:r>
            <w:r w:rsidR="00C840CC">
              <w:rPr>
                <w:noProof/>
              </w:rPr>
              <w:tab/>
            </w:r>
            <w:r w:rsidR="00C840CC" w:rsidRPr="00D22AAA">
              <w:rPr>
                <w:rStyle w:val="Hyperlink"/>
                <w:noProof/>
              </w:rPr>
              <w:t>Ethics</w:t>
            </w:r>
            <w:r w:rsidR="00C840CC">
              <w:rPr>
                <w:noProof/>
                <w:webHidden/>
              </w:rPr>
              <w:tab/>
            </w:r>
            <w:r w:rsidR="00C840CC">
              <w:rPr>
                <w:noProof/>
                <w:webHidden/>
              </w:rPr>
              <w:fldChar w:fldCharType="begin"/>
            </w:r>
            <w:r w:rsidR="00C840CC">
              <w:rPr>
                <w:noProof/>
                <w:webHidden/>
              </w:rPr>
              <w:instrText xml:space="preserve"> PAGEREF _Toc1230688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99568EE" w14:textId="769201A7" w:rsidR="00C840CC" w:rsidRDefault="004C75A5">
          <w:pPr>
            <w:pStyle w:val="TOC1"/>
            <w:tabs>
              <w:tab w:val="right" w:leader="dot" w:pos="9016"/>
            </w:tabs>
            <w:rPr>
              <w:noProof/>
            </w:rPr>
          </w:pPr>
          <w:hyperlink w:anchor="_Toc1230689" w:history="1">
            <w:r w:rsidR="00C840CC" w:rsidRPr="00D22AAA">
              <w:rPr>
                <w:rStyle w:val="Hyperlink"/>
                <w:noProof/>
              </w:rPr>
              <w:t>References</w:t>
            </w:r>
            <w:r w:rsidR="00C840CC">
              <w:rPr>
                <w:noProof/>
                <w:webHidden/>
              </w:rPr>
              <w:tab/>
            </w:r>
            <w:r w:rsidR="00C840CC">
              <w:rPr>
                <w:noProof/>
                <w:webHidden/>
              </w:rPr>
              <w:fldChar w:fldCharType="begin"/>
            </w:r>
            <w:r w:rsidR="00C840CC">
              <w:rPr>
                <w:noProof/>
                <w:webHidden/>
              </w:rPr>
              <w:instrText xml:space="preserve"> PAGEREF _Toc1230689 \h </w:instrText>
            </w:r>
            <w:r w:rsidR="00C840CC">
              <w:rPr>
                <w:noProof/>
                <w:webHidden/>
              </w:rPr>
            </w:r>
            <w:r w:rsidR="00C840CC">
              <w:rPr>
                <w:noProof/>
                <w:webHidden/>
              </w:rPr>
              <w:fldChar w:fldCharType="separate"/>
            </w:r>
            <w:r w:rsidR="00C840CC">
              <w:rPr>
                <w:noProof/>
                <w:webHidden/>
              </w:rPr>
              <w:t>26</w:t>
            </w:r>
            <w:r w:rsidR="00C840CC">
              <w:rPr>
                <w:noProof/>
                <w:webHidden/>
              </w:rPr>
              <w:fldChar w:fldCharType="end"/>
            </w:r>
          </w:hyperlink>
        </w:p>
        <w:p w14:paraId="04BF0F0A" w14:textId="19AE19B2" w:rsidR="00D73E17" w:rsidRDefault="00D73E17" w:rsidP="006D13F1">
          <w:pPr>
            <w:rPr>
              <w:b/>
              <w:bCs/>
              <w:noProof/>
            </w:rPr>
          </w:pPr>
          <w:r>
            <w:rPr>
              <w:b/>
              <w:bCs/>
              <w:noProof/>
            </w:rPr>
            <w:fldChar w:fldCharType="end"/>
          </w:r>
        </w:p>
      </w:sdtContent>
    </w:sdt>
    <w:p w14:paraId="4334240E" w14:textId="73B7B969" w:rsidR="006D13F1" w:rsidRDefault="006D13F1" w:rsidP="006D13F1"/>
    <w:p w14:paraId="6A50EAFA" w14:textId="73B9631E" w:rsidR="006D13F1" w:rsidRDefault="006D13F1" w:rsidP="006D13F1"/>
    <w:p w14:paraId="07F5C83B" w14:textId="4EB13B21" w:rsidR="006D13F1" w:rsidRDefault="006D13F1" w:rsidP="006D13F1"/>
    <w:p w14:paraId="0036324A" w14:textId="2A277AB0" w:rsidR="006D13F1" w:rsidRDefault="006D13F1" w:rsidP="006D13F1"/>
    <w:p w14:paraId="479A700E" w14:textId="0A908C99" w:rsidR="006D13F1" w:rsidRDefault="006D13F1" w:rsidP="006D13F1"/>
    <w:p w14:paraId="666E794F" w14:textId="00B5AE93" w:rsidR="006D13F1" w:rsidRDefault="006D13F1" w:rsidP="006D13F1"/>
    <w:p w14:paraId="54F6E6FD" w14:textId="5CADA0AD" w:rsidR="006D13F1" w:rsidRDefault="006D13F1" w:rsidP="006D13F1"/>
    <w:p w14:paraId="0BFA015D" w14:textId="77777777" w:rsidR="006D13F1" w:rsidRPr="006D13F1" w:rsidRDefault="006D13F1" w:rsidP="006D13F1"/>
    <w:p w14:paraId="7C06B3CD" w14:textId="77777777" w:rsidR="004B71B7" w:rsidRPr="004C002F" w:rsidRDefault="004B71B7" w:rsidP="004B71B7">
      <w:pPr>
        <w:pStyle w:val="Heading1"/>
        <w:spacing w:after="240"/>
        <w:rPr>
          <w:sz w:val="36"/>
          <w:szCs w:val="36"/>
        </w:rPr>
      </w:pPr>
      <w:bookmarkStart w:id="8" w:name="_Toc1230674"/>
      <w:r w:rsidRPr="008E4462">
        <w:rPr>
          <w:sz w:val="36"/>
          <w:szCs w:val="36"/>
        </w:rPr>
        <w:lastRenderedPageBreak/>
        <w:t>List of Figures</w:t>
      </w:r>
      <w:bookmarkEnd w:id="7"/>
      <w:bookmarkEnd w:id="8"/>
    </w:p>
    <w:p w14:paraId="66FEEE88" w14:textId="238D232B" w:rsidR="00BF4E65" w:rsidRDefault="00D73E17">
      <w:pPr>
        <w:pStyle w:val="TableofFigures"/>
        <w:tabs>
          <w:tab w:val="right" w:leader="dot" w:pos="9016"/>
        </w:tabs>
        <w:rPr>
          <w:noProof/>
        </w:rPr>
      </w:pPr>
      <w:r>
        <w:fldChar w:fldCharType="begin"/>
      </w:r>
      <w:r>
        <w:instrText xml:space="preserve"> TOC \h \z \c "Figure" </w:instrText>
      </w:r>
      <w:r>
        <w:fldChar w:fldCharType="separate"/>
      </w:r>
      <w:hyperlink w:anchor="_Toc122944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 Statistics from Survey</w:t>
        </w:r>
        <w:r w:rsidR="00BF4E65">
          <w:rPr>
            <w:noProof/>
            <w:webHidden/>
          </w:rPr>
          <w:tab/>
        </w:r>
        <w:r w:rsidR="00BF4E65">
          <w:rPr>
            <w:noProof/>
            <w:webHidden/>
          </w:rPr>
          <w:fldChar w:fldCharType="begin"/>
        </w:r>
        <w:r w:rsidR="00BF4E65">
          <w:rPr>
            <w:noProof/>
            <w:webHidden/>
          </w:rPr>
          <w:instrText xml:space="preserve"> PAGEREF _Toc1229447 \h </w:instrText>
        </w:r>
        <w:r w:rsidR="00BF4E65">
          <w:rPr>
            <w:noProof/>
            <w:webHidden/>
          </w:rPr>
        </w:r>
        <w:r w:rsidR="00BF4E65">
          <w:rPr>
            <w:noProof/>
            <w:webHidden/>
          </w:rPr>
          <w:fldChar w:fldCharType="separate"/>
        </w:r>
        <w:r w:rsidR="00BF4E65">
          <w:rPr>
            <w:noProof/>
            <w:webHidden/>
          </w:rPr>
          <w:t>7</w:t>
        </w:r>
        <w:r w:rsidR="00BF4E65">
          <w:rPr>
            <w:noProof/>
            <w:webHidden/>
          </w:rPr>
          <w:fldChar w:fldCharType="end"/>
        </w:r>
      </w:hyperlink>
    </w:p>
    <w:p w14:paraId="5D11BF7B" w14:textId="45E5C733" w:rsidR="00BF4E65" w:rsidRDefault="004C75A5">
      <w:pPr>
        <w:pStyle w:val="TableofFigures"/>
        <w:tabs>
          <w:tab w:val="right" w:leader="dot" w:pos="9016"/>
        </w:tabs>
        <w:rPr>
          <w:noProof/>
        </w:rPr>
      </w:pPr>
      <w:hyperlink r:id="rId10" w:anchor="_Toc122944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2: Tweet from Twitter about the parking problem</w:t>
        </w:r>
        <w:r w:rsidR="00BF4E65">
          <w:rPr>
            <w:noProof/>
            <w:webHidden/>
          </w:rPr>
          <w:tab/>
        </w:r>
        <w:r w:rsidR="00BF4E65">
          <w:rPr>
            <w:noProof/>
            <w:webHidden/>
          </w:rPr>
          <w:fldChar w:fldCharType="begin"/>
        </w:r>
        <w:r w:rsidR="00BF4E65">
          <w:rPr>
            <w:noProof/>
            <w:webHidden/>
          </w:rPr>
          <w:instrText xml:space="preserve"> PAGEREF _Toc1229448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0CEBB6FD" w14:textId="6C389374" w:rsidR="00BF4E65" w:rsidRDefault="004C75A5">
      <w:pPr>
        <w:pStyle w:val="TableofFigures"/>
        <w:tabs>
          <w:tab w:val="right" w:leader="dot" w:pos="9016"/>
        </w:tabs>
        <w:rPr>
          <w:noProof/>
        </w:rPr>
      </w:pPr>
      <w:hyperlink r:id="rId11" w:anchor="_Toc122944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3: Tweet from Twitter about the parking problem</w:t>
        </w:r>
        <w:r w:rsidR="00BF4E65">
          <w:rPr>
            <w:noProof/>
            <w:webHidden/>
          </w:rPr>
          <w:tab/>
        </w:r>
        <w:r w:rsidR="00BF4E65">
          <w:rPr>
            <w:noProof/>
            <w:webHidden/>
          </w:rPr>
          <w:fldChar w:fldCharType="begin"/>
        </w:r>
        <w:r w:rsidR="00BF4E65">
          <w:rPr>
            <w:noProof/>
            <w:webHidden/>
          </w:rPr>
          <w:instrText xml:space="preserve"> PAGEREF _Toc1229449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9D7D190" w14:textId="7EE3DC2A" w:rsidR="00BF4E65" w:rsidRDefault="004C75A5">
      <w:pPr>
        <w:pStyle w:val="TableofFigures"/>
        <w:tabs>
          <w:tab w:val="right" w:leader="dot" w:pos="9016"/>
        </w:tabs>
        <w:rPr>
          <w:noProof/>
        </w:rPr>
      </w:pPr>
      <w:hyperlink r:id="rId12" w:anchor="_Toc122945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4: Tweet from Twitter about the parking problem</w:t>
        </w:r>
        <w:r w:rsidR="00BF4E65">
          <w:rPr>
            <w:noProof/>
            <w:webHidden/>
          </w:rPr>
          <w:tab/>
        </w:r>
        <w:r w:rsidR="00BF4E65">
          <w:rPr>
            <w:noProof/>
            <w:webHidden/>
          </w:rPr>
          <w:fldChar w:fldCharType="begin"/>
        </w:r>
        <w:r w:rsidR="00BF4E65">
          <w:rPr>
            <w:noProof/>
            <w:webHidden/>
          </w:rPr>
          <w:instrText xml:space="preserve"> PAGEREF _Toc1229450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778F705A" w14:textId="4FB7F69F" w:rsidR="00BF4E65" w:rsidRDefault="004C75A5">
      <w:pPr>
        <w:pStyle w:val="TableofFigures"/>
        <w:tabs>
          <w:tab w:val="right" w:leader="dot" w:pos="9016"/>
        </w:tabs>
        <w:rPr>
          <w:noProof/>
        </w:rPr>
      </w:pPr>
      <w:hyperlink r:id="rId13" w:anchor="_Toc122945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5: Tweet from Twitter about the parking problem</w:t>
        </w:r>
        <w:r w:rsidR="00BF4E65">
          <w:rPr>
            <w:noProof/>
            <w:webHidden/>
          </w:rPr>
          <w:tab/>
        </w:r>
        <w:r w:rsidR="00BF4E65">
          <w:rPr>
            <w:noProof/>
            <w:webHidden/>
          </w:rPr>
          <w:fldChar w:fldCharType="begin"/>
        </w:r>
        <w:r w:rsidR="00BF4E65">
          <w:rPr>
            <w:noProof/>
            <w:webHidden/>
          </w:rPr>
          <w:instrText xml:space="preserve"> PAGEREF _Toc1229451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54D6343D" w14:textId="6760A53E" w:rsidR="00BF4E65" w:rsidRDefault="004C75A5">
      <w:pPr>
        <w:pStyle w:val="TableofFigures"/>
        <w:tabs>
          <w:tab w:val="right" w:leader="dot" w:pos="9016"/>
        </w:tabs>
        <w:rPr>
          <w:noProof/>
        </w:rPr>
      </w:pPr>
      <w:hyperlink r:id="rId14" w:anchor="_Toc122945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6: Article from Al-Sharq Newspaper</w:t>
        </w:r>
        <w:r w:rsidR="00BF4E65">
          <w:rPr>
            <w:noProof/>
            <w:webHidden/>
          </w:rPr>
          <w:tab/>
        </w:r>
        <w:r w:rsidR="00BF4E65">
          <w:rPr>
            <w:noProof/>
            <w:webHidden/>
          </w:rPr>
          <w:fldChar w:fldCharType="begin"/>
        </w:r>
        <w:r w:rsidR="00BF4E65">
          <w:rPr>
            <w:noProof/>
            <w:webHidden/>
          </w:rPr>
          <w:instrText xml:space="preserve"> PAGEREF _Toc1229452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389EF8A1" w14:textId="326AA36A" w:rsidR="00BF4E65" w:rsidRDefault="004C75A5">
      <w:pPr>
        <w:pStyle w:val="TableofFigures"/>
        <w:tabs>
          <w:tab w:val="right" w:leader="dot" w:pos="9016"/>
        </w:tabs>
        <w:rPr>
          <w:noProof/>
        </w:rPr>
      </w:pPr>
      <w:hyperlink r:id="rId15" w:anchor="_Toc122945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7: Headline from Al-Raya Newspaper</w:t>
        </w:r>
        <w:r w:rsidR="00BF4E65">
          <w:rPr>
            <w:noProof/>
            <w:webHidden/>
          </w:rPr>
          <w:tab/>
        </w:r>
        <w:r w:rsidR="00BF4E65">
          <w:rPr>
            <w:noProof/>
            <w:webHidden/>
          </w:rPr>
          <w:fldChar w:fldCharType="begin"/>
        </w:r>
        <w:r w:rsidR="00BF4E65">
          <w:rPr>
            <w:noProof/>
            <w:webHidden/>
          </w:rPr>
          <w:instrText xml:space="preserve"> PAGEREF _Toc1229453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5B5049E" w14:textId="73980E67" w:rsidR="00BF4E65" w:rsidRDefault="004C75A5">
      <w:pPr>
        <w:pStyle w:val="TableofFigures"/>
        <w:tabs>
          <w:tab w:val="right" w:leader="dot" w:pos="9016"/>
        </w:tabs>
        <w:rPr>
          <w:noProof/>
        </w:rPr>
      </w:pPr>
      <w:hyperlink r:id="rId16" w:anchor="_Toc1229454"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8: Headline from Al-Arab Newspaper</w:t>
        </w:r>
        <w:r w:rsidR="00BF4E65">
          <w:rPr>
            <w:noProof/>
            <w:webHidden/>
          </w:rPr>
          <w:tab/>
        </w:r>
        <w:r w:rsidR="00BF4E65">
          <w:rPr>
            <w:noProof/>
            <w:webHidden/>
          </w:rPr>
          <w:fldChar w:fldCharType="begin"/>
        </w:r>
        <w:r w:rsidR="00BF4E65">
          <w:rPr>
            <w:noProof/>
            <w:webHidden/>
          </w:rPr>
          <w:instrText xml:space="preserve"> PAGEREF _Toc1229454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4C7EE9DB" w14:textId="3CBE3BBC" w:rsidR="00BF4E65" w:rsidRDefault="004C75A5">
      <w:pPr>
        <w:pStyle w:val="TableofFigures"/>
        <w:tabs>
          <w:tab w:val="right" w:leader="dot" w:pos="9016"/>
        </w:tabs>
        <w:rPr>
          <w:noProof/>
        </w:rPr>
      </w:pPr>
      <w:hyperlink r:id="rId17" w:anchor="_Toc1229455"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9: Headline from Al-Arab Newspaper</w:t>
        </w:r>
        <w:r w:rsidR="00BF4E65">
          <w:rPr>
            <w:noProof/>
            <w:webHidden/>
          </w:rPr>
          <w:tab/>
        </w:r>
        <w:r w:rsidR="00BF4E65">
          <w:rPr>
            <w:noProof/>
            <w:webHidden/>
          </w:rPr>
          <w:fldChar w:fldCharType="begin"/>
        </w:r>
        <w:r w:rsidR="00BF4E65">
          <w:rPr>
            <w:noProof/>
            <w:webHidden/>
          </w:rPr>
          <w:instrText xml:space="preserve"> PAGEREF _Toc1229455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3BDE42D6" w14:textId="57686B38" w:rsidR="00BF4E65" w:rsidRDefault="004C75A5">
      <w:pPr>
        <w:pStyle w:val="TableofFigures"/>
        <w:tabs>
          <w:tab w:val="right" w:leader="dot" w:pos="9016"/>
        </w:tabs>
        <w:rPr>
          <w:noProof/>
        </w:rPr>
      </w:pPr>
      <w:hyperlink r:id="rId18" w:anchor="_Toc1229456"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0: Headline from Al-Arab Newspaper</w:t>
        </w:r>
        <w:r w:rsidR="00BF4E65">
          <w:rPr>
            <w:noProof/>
            <w:webHidden/>
          </w:rPr>
          <w:tab/>
        </w:r>
        <w:r w:rsidR="00BF4E65">
          <w:rPr>
            <w:noProof/>
            <w:webHidden/>
          </w:rPr>
          <w:fldChar w:fldCharType="begin"/>
        </w:r>
        <w:r w:rsidR="00BF4E65">
          <w:rPr>
            <w:noProof/>
            <w:webHidden/>
          </w:rPr>
          <w:instrText xml:space="preserve"> PAGEREF _Toc1229456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58B6E222" w14:textId="5C90CA81" w:rsidR="00BF4E65" w:rsidRDefault="004C75A5">
      <w:pPr>
        <w:pStyle w:val="TableofFigures"/>
        <w:tabs>
          <w:tab w:val="right" w:leader="dot" w:pos="9016"/>
        </w:tabs>
        <w:rPr>
          <w:noProof/>
        </w:rPr>
      </w:pPr>
      <w:hyperlink r:id="rId19" w:anchor="_Toc122945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1: Headline from Al-Watan Newspaper</w:t>
        </w:r>
        <w:r w:rsidR="00BF4E65">
          <w:rPr>
            <w:noProof/>
            <w:webHidden/>
          </w:rPr>
          <w:tab/>
        </w:r>
        <w:r w:rsidR="00BF4E65">
          <w:rPr>
            <w:noProof/>
            <w:webHidden/>
          </w:rPr>
          <w:fldChar w:fldCharType="begin"/>
        </w:r>
        <w:r w:rsidR="00BF4E65">
          <w:rPr>
            <w:noProof/>
            <w:webHidden/>
          </w:rPr>
          <w:instrText xml:space="preserve"> PAGEREF _Toc1229457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7B0E1CBF" w14:textId="65D0574C" w:rsidR="00BF4E65" w:rsidRDefault="004C75A5">
      <w:pPr>
        <w:pStyle w:val="TableofFigures"/>
        <w:tabs>
          <w:tab w:val="right" w:leader="dot" w:pos="9016"/>
        </w:tabs>
        <w:rPr>
          <w:noProof/>
        </w:rPr>
      </w:pPr>
      <w:hyperlink w:anchor="_Toc122945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2: Statistics from Survey</w:t>
        </w:r>
        <w:r w:rsidR="00BF4E65">
          <w:rPr>
            <w:noProof/>
            <w:webHidden/>
          </w:rPr>
          <w:tab/>
        </w:r>
        <w:r w:rsidR="00BF4E65">
          <w:rPr>
            <w:noProof/>
            <w:webHidden/>
          </w:rPr>
          <w:fldChar w:fldCharType="begin"/>
        </w:r>
        <w:r w:rsidR="00BF4E65">
          <w:rPr>
            <w:noProof/>
            <w:webHidden/>
          </w:rPr>
          <w:instrText xml:space="preserve"> PAGEREF _Toc1229458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771C8E4" w14:textId="3DC22544" w:rsidR="00BF4E65" w:rsidRDefault="004C75A5">
      <w:pPr>
        <w:pStyle w:val="TableofFigures"/>
        <w:tabs>
          <w:tab w:val="right" w:leader="dot" w:pos="9016"/>
        </w:tabs>
        <w:rPr>
          <w:noProof/>
        </w:rPr>
      </w:pPr>
      <w:hyperlink r:id="rId20" w:anchor="_Toc122945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3: Vehicles in Qatar University parked illegally</w:t>
        </w:r>
        <w:r w:rsidR="00BF4E65">
          <w:rPr>
            <w:noProof/>
            <w:webHidden/>
          </w:rPr>
          <w:tab/>
        </w:r>
        <w:r w:rsidR="00BF4E65">
          <w:rPr>
            <w:noProof/>
            <w:webHidden/>
          </w:rPr>
          <w:fldChar w:fldCharType="begin"/>
        </w:r>
        <w:r w:rsidR="00BF4E65">
          <w:rPr>
            <w:noProof/>
            <w:webHidden/>
          </w:rPr>
          <w:instrText xml:space="preserve"> PAGEREF _Toc1229459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1334B643" w14:textId="65B38133" w:rsidR="00BF4E65" w:rsidRDefault="004C75A5">
      <w:pPr>
        <w:pStyle w:val="TableofFigures"/>
        <w:tabs>
          <w:tab w:val="right" w:leader="dot" w:pos="9016"/>
        </w:tabs>
        <w:rPr>
          <w:noProof/>
        </w:rPr>
      </w:pPr>
      <w:hyperlink r:id="rId21" w:anchor="_Toc122946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4: Vehicles in Qatar University parked illegally</w:t>
        </w:r>
        <w:r w:rsidR="00BF4E65">
          <w:rPr>
            <w:noProof/>
            <w:webHidden/>
          </w:rPr>
          <w:tab/>
        </w:r>
        <w:r w:rsidR="00BF4E65">
          <w:rPr>
            <w:noProof/>
            <w:webHidden/>
          </w:rPr>
          <w:fldChar w:fldCharType="begin"/>
        </w:r>
        <w:r w:rsidR="00BF4E65">
          <w:rPr>
            <w:noProof/>
            <w:webHidden/>
          </w:rPr>
          <w:instrText xml:space="preserve"> PAGEREF _Toc1229460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840DD3D" w14:textId="37F150BA" w:rsidR="00BF4E65" w:rsidRDefault="004C75A5">
      <w:pPr>
        <w:pStyle w:val="TableofFigures"/>
        <w:tabs>
          <w:tab w:val="right" w:leader="dot" w:pos="9016"/>
        </w:tabs>
        <w:rPr>
          <w:noProof/>
        </w:rPr>
      </w:pPr>
      <w:hyperlink r:id="rId22" w:anchor="_Toc122946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1: A Secure Parking Reservation System Using GSM Technology – System architecture</w:t>
        </w:r>
        <w:r w:rsidR="00BF4E65">
          <w:rPr>
            <w:noProof/>
            <w:webHidden/>
          </w:rPr>
          <w:tab/>
        </w:r>
        <w:r w:rsidR="00BF4E65">
          <w:rPr>
            <w:noProof/>
            <w:webHidden/>
          </w:rPr>
          <w:fldChar w:fldCharType="begin"/>
        </w:r>
        <w:r w:rsidR="00BF4E65">
          <w:rPr>
            <w:noProof/>
            <w:webHidden/>
          </w:rPr>
          <w:instrText xml:space="preserve"> PAGEREF _Toc1229461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1B745025" w14:textId="18E9546E" w:rsidR="00BF4E65" w:rsidRDefault="004C75A5">
      <w:pPr>
        <w:pStyle w:val="TableofFigures"/>
        <w:tabs>
          <w:tab w:val="right" w:leader="dot" w:pos="9016"/>
        </w:tabs>
        <w:rPr>
          <w:noProof/>
        </w:rPr>
      </w:pPr>
      <w:hyperlink r:id="rId23" w:anchor="_Toc1229462"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2: System Initialization</w:t>
        </w:r>
        <w:r w:rsidR="00BF4E65">
          <w:rPr>
            <w:noProof/>
            <w:webHidden/>
          </w:rPr>
          <w:tab/>
        </w:r>
        <w:r w:rsidR="00BF4E65">
          <w:rPr>
            <w:noProof/>
            <w:webHidden/>
          </w:rPr>
          <w:fldChar w:fldCharType="begin"/>
        </w:r>
        <w:r w:rsidR="00BF4E65">
          <w:rPr>
            <w:noProof/>
            <w:webHidden/>
          </w:rPr>
          <w:instrText xml:space="preserve"> PAGEREF _Toc1229462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58334CE5" w14:textId="4D77782D" w:rsidR="00BF4E65" w:rsidRDefault="004C75A5">
      <w:pPr>
        <w:pStyle w:val="TableofFigures"/>
        <w:tabs>
          <w:tab w:val="right" w:leader="dot" w:pos="9016"/>
        </w:tabs>
        <w:rPr>
          <w:noProof/>
        </w:rPr>
      </w:pPr>
      <w:hyperlink r:id="rId24" w:anchor="_Toc1229463"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3: Image capture from camera</w:t>
        </w:r>
        <w:r w:rsidR="00BF4E65">
          <w:rPr>
            <w:noProof/>
            <w:webHidden/>
          </w:rPr>
          <w:tab/>
        </w:r>
        <w:r w:rsidR="00BF4E65">
          <w:rPr>
            <w:noProof/>
            <w:webHidden/>
          </w:rPr>
          <w:fldChar w:fldCharType="begin"/>
        </w:r>
        <w:r w:rsidR="00BF4E65">
          <w:rPr>
            <w:noProof/>
            <w:webHidden/>
          </w:rPr>
          <w:instrText xml:space="preserve"> PAGEREF _Toc1229463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4319C289" w14:textId="376EA852" w:rsidR="00BF4E65" w:rsidRDefault="004C75A5">
      <w:pPr>
        <w:pStyle w:val="TableofFigures"/>
        <w:tabs>
          <w:tab w:val="right" w:leader="dot" w:pos="9016"/>
        </w:tabs>
        <w:rPr>
          <w:noProof/>
        </w:rPr>
      </w:pPr>
      <w:hyperlink r:id="rId25" w:anchor="_Toc1229464"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4: Binary image</w:t>
        </w:r>
        <w:r w:rsidR="00BF4E65">
          <w:rPr>
            <w:noProof/>
            <w:webHidden/>
          </w:rPr>
          <w:tab/>
        </w:r>
        <w:r w:rsidR="00BF4E65">
          <w:rPr>
            <w:noProof/>
            <w:webHidden/>
          </w:rPr>
          <w:fldChar w:fldCharType="begin"/>
        </w:r>
        <w:r w:rsidR="00BF4E65">
          <w:rPr>
            <w:noProof/>
            <w:webHidden/>
          </w:rPr>
          <w:instrText xml:space="preserve"> PAGEREF _Toc1229464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4E48D756" w14:textId="30B6D44D" w:rsidR="00BF4E65" w:rsidRDefault="004C75A5">
      <w:pPr>
        <w:pStyle w:val="TableofFigures"/>
        <w:tabs>
          <w:tab w:val="right" w:leader="dot" w:pos="9016"/>
        </w:tabs>
        <w:rPr>
          <w:noProof/>
        </w:rPr>
      </w:pPr>
      <w:hyperlink r:id="rId26" w:anchor="_Toc1229465"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5: Image after Tracing object boundaries</w:t>
        </w:r>
        <w:r w:rsidR="00BF4E65">
          <w:rPr>
            <w:noProof/>
            <w:webHidden/>
          </w:rPr>
          <w:tab/>
        </w:r>
        <w:r w:rsidR="00BF4E65">
          <w:rPr>
            <w:noProof/>
            <w:webHidden/>
          </w:rPr>
          <w:fldChar w:fldCharType="begin"/>
        </w:r>
        <w:r w:rsidR="00BF4E65">
          <w:rPr>
            <w:noProof/>
            <w:webHidden/>
          </w:rPr>
          <w:instrText xml:space="preserve"> PAGEREF _Toc1229465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5B79E8B7" w14:textId="7EAB03EB" w:rsidR="00BF4E65" w:rsidRDefault="004C75A5">
      <w:pPr>
        <w:pStyle w:val="TableofFigures"/>
        <w:tabs>
          <w:tab w:val="right" w:leader="dot" w:pos="9016"/>
        </w:tabs>
        <w:rPr>
          <w:noProof/>
        </w:rPr>
      </w:pPr>
      <w:hyperlink r:id="rId27" w:anchor="_Toc1229466"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6: Detected parking spot</w:t>
        </w:r>
        <w:r w:rsidR="00BF4E65">
          <w:rPr>
            <w:noProof/>
            <w:webHidden/>
          </w:rPr>
          <w:tab/>
        </w:r>
        <w:r w:rsidR="00BF4E65">
          <w:rPr>
            <w:noProof/>
            <w:webHidden/>
          </w:rPr>
          <w:fldChar w:fldCharType="begin"/>
        </w:r>
        <w:r w:rsidR="00BF4E65">
          <w:rPr>
            <w:noProof/>
            <w:webHidden/>
          </w:rPr>
          <w:instrText xml:space="preserve"> PAGEREF _Toc1229466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6EE19296" w14:textId="7E6B3108" w:rsidR="00BF4E65" w:rsidRDefault="004C75A5">
      <w:pPr>
        <w:pStyle w:val="TableofFigures"/>
        <w:tabs>
          <w:tab w:val="right" w:leader="dot" w:pos="9016"/>
        </w:tabs>
        <w:rPr>
          <w:noProof/>
        </w:rPr>
      </w:pPr>
      <w:hyperlink r:id="rId28" w:anchor="_Toc122946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7: GUI Display on PC or laptop</w:t>
        </w:r>
        <w:r w:rsidR="00BF4E65">
          <w:rPr>
            <w:noProof/>
            <w:webHidden/>
          </w:rPr>
          <w:tab/>
        </w:r>
        <w:r w:rsidR="00BF4E65">
          <w:rPr>
            <w:noProof/>
            <w:webHidden/>
          </w:rPr>
          <w:fldChar w:fldCharType="begin"/>
        </w:r>
        <w:r w:rsidR="00BF4E65">
          <w:rPr>
            <w:noProof/>
            <w:webHidden/>
          </w:rPr>
          <w:instrText xml:space="preserve"> PAGEREF _Toc1229467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5EC18A16" w14:textId="16178308" w:rsidR="00BF4E65" w:rsidRDefault="004C75A5">
      <w:pPr>
        <w:pStyle w:val="TableofFigures"/>
        <w:tabs>
          <w:tab w:val="right" w:leader="dot" w:pos="9016"/>
        </w:tabs>
        <w:rPr>
          <w:noProof/>
        </w:rPr>
      </w:pPr>
      <w:hyperlink w:anchor="_Toc122946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8: Hardware architecture of the system</w:t>
        </w:r>
        <w:r w:rsidR="00BF4E65">
          <w:rPr>
            <w:noProof/>
            <w:webHidden/>
          </w:rPr>
          <w:tab/>
        </w:r>
        <w:r w:rsidR="00BF4E65">
          <w:rPr>
            <w:noProof/>
            <w:webHidden/>
          </w:rPr>
          <w:fldChar w:fldCharType="begin"/>
        </w:r>
        <w:r w:rsidR="00BF4E65">
          <w:rPr>
            <w:noProof/>
            <w:webHidden/>
          </w:rPr>
          <w:instrText xml:space="preserve"> PAGEREF _Toc1229468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41DB6919" w14:textId="69EFD92B" w:rsidR="00BF4E65" w:rsidRDefault="004C75A5">
      <w:pPr>
        <w:pStyle w:val="TableofFigures"/>
        <w:tabs>
          <w:tab w:val="right" w:leader="dot" w:pos="9016"/>
        </w:tabs>
        <w:rPr>
          <w:noProof/>
        </w:rPr>
      </w:pPr>
      <w:hyperlink w:anchor="_Toc122946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9: Hardware architecture of the system</w:t>
        </w:r>
        <w:r w:rsidR="00BF4E65">
          <w:rPr>
            <w:noProof/>
            <w:webHidden/>
          </w:rPr>
          <w:tab/>
        </w:r>
        <w:r w:rsidR="00BF4E65">
          <w:rPr>
            <w:noProof/>
            <w:webHidden/>
          </w:rPr>
          <w:fldChar w:fldCharType="begin"/>
        </w:r>
        <w:r w:rsidR="00BF4E65">
          <w:rPr>
            <w:noProof/>
            <w:webHidden/>
          </w:rPr>
          <w:instrText xml:space="preserve"> PAGEREF _Toc1229469 \h </w:instrText>
        </w:r>
        <w:r w:rsidR="00BF4E65">
          <w:rPr>
            <w:noProof/>
            <w:webHidden/>
          </w:rPr>
        </w:r>
        <w:r w:rsidR="00BF4E65">
          <w:rPr>
            <w:noProof/>
            <w:webHidden/>
          </w:rPr>
          <w:fldChar w:fldCharType="separate"/>
        </w:r>
        <w:r w:rsidR="00BF4E65">
          <w:rPr>
            <w:noProof/>
            <w:webHidden/>
          </w:rPr>
          <w:t>16</w:t>
        </w:r>
        <w:r w:rsidR="00BF4E65">
          <w:rPr>
            <w:noProof/>
            <w:webHidden/>
          </w:rPr>
          <w:fldChar w:fldCharType="end"/>
        </w:r>
      </w:hyperlink>
    </w:p>
    <w:p w14:paraId="195BCEA2" w14:textId="6ED021E9" w:rsidR="00BF4E65" w:rsidRDefault="004C75A5">
      <w:pPr>
        <w:pStyle w:val="TableofFigures"/>
        <w:tabs>
          <w:tab w:val="right" w:leader="dot" w:pos="9016"/>
        </w:tabs>
        <w:rPr>
          <w:noProof/>
        </w:rPr>
      </w:pPr>
      <w:hyperlink w:anchor="_Toc122947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 xml:space="preserve">10: </w:t>
        </w:r>
        <w:r w:rsidR="00BF4E65" w:rsidRPr="00DC0C6F">
          <w:rPr>
            <w:rStyle w:val="Hyperlink"/>
            <w:rFonts w:cstheme="minorHAnsi"/>
            <w:noProof/>
          </w:rPr>
          <w:t>Working process of the system</w:t>
        </w:r>
        <w:r w:rsidR="00BF4E65">
          <w:rPr>
            <w:noProof/>
            <w:webHidden/>
          </w:rPr>
          <w:tab/>
        </w:r>
        <w:r w:rsidR="00BF4E65">
          <w:rPr>
            <w:noProof/>
            <w:webHidden/>
          </w:rPr>
          <w:fldChar w:fldCharType="begin"/>
        </w:r>
        <w:r w:rsidR="00BF4E65">
          <w:rPr>
            <w:noProof/>
            <w:webHidden/>
          </w:rPr>
          <w:instrText xml:space="preserve"> PAGEREF _Toc1229470 \h </w:instrText>
        </w:r>
        <w:r w:rsidR="00BF4E65">
          <w:rPr>
            <w:noProof/>
            <w:webHidden/>
          </w:rPr>
        </w:r>
        <w:r w:rsidR="00BF4E65">
          <w:rPr>
            <w:noProof/>
            <w:webHidden/>
          </w:rPr>
          <w:fldChar w:fldCharType="separate"/>
        </w:r>
        <w:r w:rsidR="00BF4E65">
          <w:rPr>
            <w:noProof/>
            <w:webHidden/>
          </w:rPr>
          <w:t>17</w:t>
        </w:r>
        <w:r w:rsidR="00BF4E65">
          <w:rPr>
            <w:noProof/>
            <w:webHidden/>
          </w:rPr>
          <w:fldChar w:fldCharType="end"/>
        </w:r>
      </w:hyperlink>
    </w:p>
    <w:p w14:paraId="7212DB90" w14:textId="0BA3F086" w:rsidR="00BF4E65" w:rsidRDefault="004C75A5">
      <w:pPr>
        <w:pStyle w:val="TableofFigures"/>
        <w:tabs>
          <w:tab w:val="right" w:leader="dot" w:pos="9016"/>
        </w:tabs>
        <w:rPr>
          <w:noProof/>
        </w:rPr>
      </w:pPr>
      <w:hyperlink r:id="rId29" w:anchor="_Toc122947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1: Scrum process overview</w:t>
        </w:r>
        <w:r w:rsidR="00BF4E65">
          <w:rPr>
            <w:noProof/>
            <w:webHidden/>
          </w:rPr>
          <w:tab/>
        </w:r>
        <w:r w:rsidR="00BF4E65">
          <w:rPr>
            <w:noProof/>
            <w:webHidden/>
          </w:rPr>
          <w:fldChar w:fldCharType="begin"/>
        </w:r>
        <w:r w:rsidR="00BF4E65">
          <w:rPr>
            <w:noProof/>
            <w:webHidden/>
          </w:rPr>
          <w:instrText xml:space="preserve"> PAGEREF _Toc1229471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587E24CA" w14:textId="1EC50756" w:rsidR="00BF4E65" w:rsidRDefault="004C75A5">
      <w:pPr>
        <w:pStyle w:val="TableofFigures"/>
        <w:tabs>
          <w:tab w:val="right" w:leader="dot" w:pos="9016"/>
        </w:tabs>
        <w:rPr>
          <w:noProof/>
        </w:rPr>
      </w:pPr>
      <w:hyperlink w:anchor="_Toc122947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2: Scrum cycle</w:t>
        </w:r>
        <w:r w:rsidR="00BF4E65">
          <w:rPr>
            <w:noProof/>
            <w:webHidden/>
          </w:rPr>
          <w:tab/>
        </w:r>
        <w:r w:rsidR="00BF4E65">
          <w:rPr>
            <w:noProof/>
            <w:webHidden/>
          </w:rPr>
          <w:fldChar w:fldCharType="begin"/>
        </w:r>
        <w:r w:rsidR="00BF4E65">
          <w:rPr>
            <w:noProof/>
            <w:webHidden/>
          </w:rPr>
          <w:instrText xml:space="preserve"> PAGEREF _Toc1229472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7A562E6C" w14:textId="141CE625" w:rsidR="00BF4E65" w:rsidRDefault="004C75A5">
      <w:pPr>
        <w:pStyle w:val="TableofFigures"/>
        <w:tabs>
          <w:tab w:val="right" w:leader="dot" w:pos="9016"/>
        </w:tabs>
        <w:rPr>
          <w:noProof/>
        </w:rPr>
      </w:pPr>
      <w:hyperlink w:anchor="_Toc122947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3: Use case diagram</w:t>
        </w:r>
        <w:r w:rsidR="00BF4E65">
          <w:rPr>
            <w:noProof/>
            <w:webHidden/>
          </w:rPr>
          <w:tab/>
        </w:r>
        <w:r w:rsidR="00BF4E65">
          <w:rPr>
            <w:noProof/>
            <w:webHidden/>
          </w:rPr>
          <w:fldChar w:fldCharType="begin"/>
        </w:r>
        <w:r w:rsidR="00BF4E65">
          <w:rPr>
            <w:noProof/>
            <w:webHidden/>
          </w:rPr>
          <w:instrText xml:space="preserve"> PAGEREF _Toc1229473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7C06B3CF" w14:textId="4F180183" w:rsidR="004B71B7" w:rsidRPr="00C01B29" w:rsidRDefault="00D73E17" w:rsidP="00412909">
      <w:r>
        <w:fldChar w:fldCharType="end"/>
      </w:r>
    </w:p>
    <w:p w14:paraId="7C06B3D0" w14:textId="5E9152D2" w:rsidR="00160E5A" w:rsidRPr="004C002F" w:rsidRDefault="004B71B7" w:rsidP="004B71B7">
      <w:pPr>
        <w:pStyle w:val="Heading1"/>
        <w:spacing w:after="240"/>
        <w:rPr>
          <w:sz w:val="36"/>
          <w:szCs w:val="36"/>
        </w:rPr>
      </w:pPr>
      <w:bookmarkStart w:id="9" w:name="_Toc274166445"/>
      <w:bookmarkStart w:id="10" w:name="_Toc1230675"/>
      <w:r w:rsidRPr="004C002F">
        <w:rPr>
          <w:sz w:val="36"/>
          <w:szCs w:val="36"/>
        </w:rPr>
        <w:t xml:space="preserve">List of </w:t>
      </w:r>
      <w:r w:rsidR="00E006C7">
        <w:rPr>
          <w:sz w:val="36"/>
          <w:szCs w:val="36"/>
        </w:rPr>
        <w:t>T</w:t>
      </w:r>
      <w:r w:rsidRPr="004C002F">
        <w:rPr>
          <w:sz w:val="36"/>
          <w:szCs w:val="36"/>
        </w:rPr>
        <w:t>ables</w:t>
      </w:r>
      <w:bookmarkEnd w:id="9"/>
      <w:bookmarkEnd w:id="10"/>
    </w:p>
    <w:p w14:paraId="0FAB0BCB" w14:textId="2F24D785" w:rsidR="00BF4E65"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1229474"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2</w:t>
        </w:r>
        <w:r w:rsidR="00BF4E65" w:rsidRPr="00E52EB4">
          <w:rPr>
            <w:rStyle w:val="Hyperlink"/>
            <w:noProof/>
          </w:rPr>
          <w:noBreakHyphen/>
          <w:t>1: Related work comparison</w:t>
        </w:r>
        <w:r w:rsidR="00BF4E65">
          <w:rPr>
            <w:noProof/>
            <w:webHidden/>
          </w:rPr>
          <w:tab/>
        </w:r>
        <w:r w:rsidR="00BF4E65">
          <w:rPr>
            <w:noProof/>
            <w:webHidden/>
          </w:rPr>
          <w:fldChar w:fldCharType="begin"/>
        </w:r>
        <w:r w:rsidR="00BF4E65">
          <w:rPr>
            <w:noProof/>
            <w:webHidden/>
          </w:rPr>
          <w:instrText xml:space="preserve"> PAGEREF _Toc1229474 \h </w:instrText>
        </w:r>
        <w:r w:rsidR="00BF4E65">
          <w:rPr>
            <w:noProof/>
            <w:webHidden/>
          </w:rPr>
        </w:r>
        <w:r w:rsidR="00BF4E65">
          <w:rPr>
            <w:noProof/>
            <w:webHidden/>
          </w:rPr>
          <w:fldChar w:fldCharType="separate"/>
        </w:r>
        <w:r w:rsidR="00BF4E65">
          <w:rPr>
            <w:noProof/>
            <w:webHidden/>
          </w:rPr>
          <w:t>18</w:t>
        </w:r>
        <w:r w:rsidR="00BF4E65">
          <w:rPr>
            <w:noProof/>
            <w:webHidden/>
          </w:rPr>
          <w:fldChar w:fldCharType="end"/>
        </w:r>
      </w:hyperlink>
    </w:p>
    <w:p w14:paraId="2FF036F3" w14:textId="55886D33" w:rsidR="00BF4E65" w:rsidRDefault="004C75A5">
      <w:pPr>
        <w:pStyle w:val="TableofFigures"/>
        <w:tabs>
          <w:tab w:val="right" w:leader="dot" w:pos="9016"/>
        </w:tabs>
        <w:rPr>
          <w:noProof/>
        </w:rPr>
      </w:pPr>
      <w:hyperlink w:anchor="_Toc1229475"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1: Actor type and descriptions</w:t>
        </w:r>
        <w:r w:rsidR="00BF4E65">
          <w:rPr>
            <w:noProof/>
            <w:webHidden/>
          </w:rPr>
          <w:tab/>
        </w:r>
        <w:r w:rsidR="00BF4E65">
          <w:rPr>
            <w:noProof/>
            <w:webHidden/>
          </w:rPr>
          <w:fldChar w:fldCharType="begin"/>
        </w:r>
        <w:r w:rsidR="00BF4E65">
          <w:rPr>
            <w:noProof/>
            <w:webHidden/>
          </w:rPr>
          <w:instrText xml:space="preserve"> PAGEREF _Toc1229475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2D78D7B4" w14:textId="66747D3A" w:rsidR="00BF4E65" w:rsidRDefault="004C75A5">
      <w:pPr>
        <w:pStyle w:val="TableofFigures"/>
        <w:tabs>
          <w:tab w:val="right" w:leader="dot" w:pos="9016"/>
        </w:tabs>
        <w:rPr>
          <w:noProof/>
        </w:rPr>
      </w:pPr>
      <w:hyperlink w:anchor="_Toc1229476"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2: Use cases and descriptions</w:t>
        </w:r>
        <w:r w:rsidR="00BF4E65">
          <w:rPr>
            <w:noProof/>
            <w:webHidden/>
          </w:rPr>
          <w:tab/>
        </w:r>
        <w:r w:rsidR="00BF4E65">
          <w:rPr>
            <w:noProof/>
            <w:webHidden/>
          </w:rPr>
          <w:fldChar w:fldCharType="begin"/>
        </w:r>
        <w:r w:rsidR="00BF4E65">
          <w:rPr>
            <w:noProof/>
            <w:webHidden/>
          </w:rPr>
          <w:instrText xml:space="preserve"> PAGEREF _Toc1229476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0FF7DC8D" w14:textId="65D7AAC9" w:rsidR="00BF4E65" w:rsidRDefault="004C75A5">
      <w:pPr>
        <w:pStyle w:val="TableofFigures"/>
        <w:tabs>
          <w:tab w:val="right" w:leader="dot" w:pos="9016"/>
        </w:tabs>
        <w:rPr>
          <w:noProof/>
        </w:rPr>
      </w:pPr>
      <w:hyperlink w:anchor="_Toc1229477"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3: Technical design constraints</w:t>
        </w:r>
        <w:r w:rsidR="00BF4E65">
          <w:rPr>
            <w:noProof/>
            <w:webHidden/>
          </w:rPr>
          <w:tab/>
        </w:r>
        <w:r w:rsidR="00BF4E65">
          <w:rPr>
            <w:noProof/>
            <w:webHidden/>
          </w:rPr>
          <w:fldChar w:fldCharType="begin"/>
        </w:r>
        <w:r w:rsidR="00BF4E65">
          <w:rPr>
            <w:noProof/>
            <w:webHidden/>
          </w:rPr>
          <w:instrText xml:space="preserve"> PAGEREF _Toc1229477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32D4BDA1" w14:textId="3775EFA0" w:rsidR="00BF4E65" w:rsidRDefault="004C75A5">
      <w:pPr>
        <w:pStyle w:val="TableofFigures"/>
        <w:tabs>
          <w:tab w:val="right" w:leader="dot" w:pos="9016"/>
        </w:tabs>
        <w:rPr>
          <w:noProof/>
        </w:rPr>
      </w:pPr>
      <w:hyperlink w:anchor="_Toc1229478"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4: Practical design constraints</w:t>
        </w:r>
        <w:r w:rsidR="00BF4E65">
          <w:rPr>
            <w:noProof/>
            <w:webHidden/>
          </w:rPr>
          <w:tab/>
        </w:r>
        <w:r w:rsidR="00BF4E65">
          <w:rPr>
            <w:noProof/>
            <w:webHidden/>
          </w:rPr>
          <w:fldChar w:fldCharType="begin"/>
        </w:r>
        <w:r w:rsidR="00BF4E65">
          <w:rPr>
            <w:noProof/>
            <w:webHidden/>
          </w:rPr>
          <w:instrText xml:space="preserve"> PAGEREF _Toc1229478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267B8A01" w14:textId="6C8AD736" w:rsidR="00BF4E65" w:rsidRDefault="004C75A5">
      <w:pPr>
        <w:pStyle w:val="TableofFigures"/>
        <w:tabs>
          <w:tab w:val="right" w:leader="dot" w:pos="9016"/>
        </w:tabs>
        <w:rPr>
          <w:noProof/>
        </w:rPr>
      </w:pPr>
      <w:hyperlink w:anchor="_Toc1229479"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5: Standard types and descriptions</w:t>
        </w:r>
        <w:r w:rsidR="00BF4E65">
          <w:rPr>
            <w:noProof/>
            <w:webHidden/>
          </w:rPr>
          <w:tab/>
        </w:r>
        <w:r w:rsidR="00BF4E65">
          <w:rPr>
            <w:noProof/>
            <w:webHidden/>
          </w:rPr>
          <w:fldChar w:fldCharType="begin"/>
        </w:r>
        <w:r w:rsidR="00BF4E65">
          <w:rPr>
            <w:noProof/>
            <w:webHidden/>
          </w:rPr>
          <w:instrText xml:space="preserve"> PAGEREF _Toc1229479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6C6A0AE6" w14:textId="476443DC" w:rsidR="00BF4E65" w:rsidRDefault="004C75A5">
      <w:pPr>
        <w:pStyle w:val="TableofFigures"/>
        <w:tabs>
          <w:tab w:val="right" w:leader="dot" w:pos="9016"/>
        </w:tabs>
        <w:rPr>
          <w:noProof/>
        </w:rPr>
      </w:pPr>
      <w:hyperlink w:anchor="_Toc1229480"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6: IEEE and ACM code of ethics</w:t>
        </w:r>
        <w:r w:rsidR="00BF4E65">
          <w:rPr>
            <w:noProof/>
            <w:webHidden/>
          </w:rPr>
          <w:tab/>
        </w:r>
        <w:r w:rsidR="00BF4E65">
          <w:rPr>
            <w:noProof/>
            <w:webHidden/>
          </w:rPr>
          <w:fldChar w:fldCharType="begin"/>
        </w:r>
        <w:r w:rsidR="00BF4E65">
          <w:rPr>
            <w:noProof/>
            <w:webHidden/>
          </w:rPr>
          <w:instrText xml:space="preserve"> PAGEREF _Toc1229480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7C06B3D2" w14:textId="2903BE5F"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60BB8813" w14:textId="77777777" w:rsidR="00E4611D" w:rsidRPr="00C01B29" w:rsidRDefault="00E4611D" w:rsidP="00E4611D">
      <w:pPr>
        <w:sectPr w:rsidR="00E4611D" w:rsidRPr="00C01B29" w:rsidSect="002A2D87">
          <w:footerReference w:type="default" r:id="rId30"/>
          <w:pgSz w:w="11906" w:h="16838"/>
          <w:pgMar w:top="1440" w:right="1440" w:bottom="1440" w:left="1440" w:header="708" w:footer="708" w:gutter="0"/>
          <w:pgNumType w:fmt="lowerRoman"/>
          <w:cols w:space="708"/>
          <w:docGrid w:linePitch="360"/>
        </w:sectPr>
      </w:pPr>
      <w:bookmarkStart w:id="11" w:name="_Toc274166450"/>
    </w:p>
    <w:p w14:paraId="1560181F" w14:textId="77777777" w:rsidR="00E4611D" w:rsidRPr="009C1E93" w:rsidRDefault="00E4611D" w:rsidP="00E4611D">
      <w:pPr>
        <w:pStyle w:val="Heading1"/>
        <w:numPr>
          <w:ilvl w:val="0"/>
          <w:numId w:val="1"/>
        </w:numPr>
        <w:spacing w:after="240"/>
      </w:pPr>
      <w:bookmarkStart w:id="12" w:name="_Toc1153059"/>
      <w:bookmarkStart w:id="13" w:name="_Toc1230676"/>
      <w:bookmarkStart w:id="14" w:name="_Toc274166446"/>
      <w:r w:rsidRPr="009C1E93">
        <w:lastRenderedPageBreak/>
        <w:t>Introduction and Motivation</w:t>
      </w:r>
      <w:bookmarkEnd w:id="12"/>
      <w:bookmarkEnd w:id="13"/>
    </w:p>
    <w:bookmarkEnd w:id="14"/>
    <w:p w14:paraId="228A2139" w14:textId="530E2561" w:rsidR="00E4611D" w:rsidRPr="008E4462" w:rsidRDefault="00E4611D" w:rsidP="00866829">
      <w:r>
        <w:t xml:space="preserve">Wherever a person goes to </w:t>
      </w:r>
      <w:r w:rsidR="00497CFA">
        <w:t xml:space="preserve">in </w:t>
      </w:r>
      <w:r>
        <w:t xml:space="preserve">a country with high population density areas, a parking issue will most likely be present. There is no difference in the case of Qatar as it is becoming a </w:t>
      </w:r>
      <w:r w:rsidR="004C75A5">
        <w:t>more density populated</w:t>
      </w:r>
      <w:r w:rsidR="009537E6">
        <w:t>,</w:t>
      </w:r>
      <w:r>
        <w:t xml:space="preserve"> </w:t>
      </w:r>
      <w:r w:rsidR="00EC2687">
        <w:t xml:space="preserve">and </w:t>
      </w:r>
      <w:r>
        <w:t xml:space="preserve">one </w:t>
      </w:r>
      <w:r w:rsidR="009537E6">
        <w:t>crowded place in the country</w:t>
      </w:r>
      <w:r>
        <w:t xml:space="preserve"> is Qatar University (QU). Students in QU </w:t>
      </w:r>
      <w:r w:rsidR="009537E6">
        <w:t xml:space="preserve">have </w:t>
      </w:r>
      <w:r>
        <w:t xml:space="preserve">started becoming more independent in their everyday life, and that involves driving a car. The number of students </w:t>
      </w:r>
      <w:r w:rsidR="00866829">
        <w:t xml:space="preserve">at QU </w:t>
      </w:r>
      <w:r>
        <w:t>owning a car is increasing</w:t>
      </w:r>
      <w:r w:rsidR="00866829" w:rsidRPr="00866829">
        <w:t xml:space="preserve"> </w:t>
      </w:r>
      <w:r w:rsidR="00866829">
        <w:t>drastically</w:t>
      </w:r>
      <w:r>
        <w:t xml:space="preserve"> each year, not to mention the </w:t>
      </w:r>
      <w:r w:rsidR="00866829">
        <w:t xml:space="preserve">increasing </w:t>
      </w:r>
      <w:r>
        <w:t>number of students QU accepts each year</w:t>
      </w:r>
      <w:r w:rsidR="006D32E3">
        <w:t>, both of</w:t>
      </w:r>
      <w:r>
        <w:t xml:space="preserve"> which</w:t>
      </w:r>
      <w:r w:rsidR="00425DA1">
        <w:t xml:space="preserve"> have</w:t>
      </w:r>
      <w:r>
        <w:t xml:space="preserve"> led to the demand for more parking spots. As Qatar University students, we are </w:t>
      </w:r>
      <w:r w:rsidR="00425DA1">
        <w:t xml:space="preserve">personally </w:t>
      </w:r>
      <w:r>
        <w:t>motivated to come up with a solution to this problem.</w:t>
      </w:r>
    </w:p>
    <w:p w14:paraId="282957E2" w14:textId="77777777" w:rsidR="00E4611D" w:rsidRPr="0090677A" w:rsidRDefault="00E4611D" w:rsidP="00E4611D">
      <w:pPr>
        <w:pStyle w:val="Heading2"/>
        <w:numPr>
          <w:ilvl w:val="1"/>
          <w:numId w:val="1"/>
        </w:numPr>
        <w:tabs>
          <w:tab w:val="left" w:pos="540"/>
        </w:tabs>
        <w:spacing w:before="240" w:after="240"/>
        <w:ind w:left="540" w:hanging="540"/>
        <w:rPr>
          <w:color w:val="365F91" w:themeColor="accent1" w:themeShade="BF"/>
        </w:rPr>
      </w:pPr>
      <w:bookmarkStart w:id="15" w:name="_Toc368128750"/>
      <w:bookmarkStart w:id="16" w:name="_Toc1153060"/>
      <w:bookmarkStart w:id="17" w:name="_Toc1230677"/>
      <w:r w:rsidRPr="0090677A">
        <w:rPr>
          <w:color w:val="365F91" w:themeColor="accent1" w:themeShade="BF"/>
        </w:rPr>
        <w:t>Problem statement</w:t>
      </w:r>
      <w:bookmarkEnd w:id="15"/>
      <w:bookmarkEnd w:id="16"/>
      <w:bookmarkEnd w:id="17"/>
    </w:p>
    <w:p w14:paraId="551D3A37" w14:textId="1DA365AB" w:rsidR="00E4611D" w:rsidRDefault="00D6628C" w:rsidP="00E62EB2">
      <w:r>
        <w:t>Over</w:t>
      </w:r>
      <w:r w:rsidR="00E62EB2">
        <w:t xml:space="preserve"> the past few years, the number of students </w:t>
      </w:r>
      <w:r>
        <w:t xml:space="preserve">in Qatar University (QU) </w:t>
      </w:r>
      <w:bookmarkStart w:id="18" w:name="_GoBack"/>
      <w:bookmarkEnd w:id="18"/>
      <w:r w:rsidR="00E62EB2">
        <w:t>has been steadily rising each year</w:t>
      </w:r>
      <w:r w:rsidR="00E4611D">
        <w:t>, which</w:t>
      </w:r>
      <w:r w:rsidR="00E62EB2">
        <w:t xml:space="preserve"> in turn has led </w:t>
      </w:r>
      <w:r w:rsidR="00E4611D">
        <w:t xml:space="preserve">to an increase in the number of vehicles arriving </w:t>
      </w:r>
      <w:r w:rsidR="00E62EB2">
        <w:t>on</w:t>
      </w:r>
      <w:r w:rsidR="00E4611D">
        <w:t xml:space="preserve"> the campus. According to the Ministry of Education statistics from 2012, the number of students attending QU has exceeded ten thousand students [1] and is only increasing with each passing year. Likewise, the number of staff and faculty that need parking for their vehicles has increased. Today, the number of students at Qatar University has reached more than 20,000 [2]. As a result, there has been a rapid increase in the number of people and their vehicles on campus, and with the limited available parking spaces, parking problems are bound to exist. An online survey</w:t>
      </w:r>
      <w:r w:rsidR="006D1908">
        <w:t xml:space="preserve"> was</w:t>
      </w:r>
      <w:r w:rsidR="00E4611D">
        <w:t xml:space="preserve"> shared with Qatar University students to assess the severity of the parking problem. </w:t>
      </w:r>
      <w:r w:rsidR="006D1908">
        <w:t xml:space="preserve">As shown in Figure 1-1, </w:t>
      </w:r>
      <w:r w:rsidR="00E4611D">
        <w:t>94.3% of the survey respondents believe that there is a real problem in finding a vacant</w:t>
      </w:r>
      <w:r w:rsidR="006D1908">
        <w:t xml:space="preserve"> parking spot inside the campus.</w:t>
      </w:r>
    </w:p>
    <w:p w14:paraId="5D4F23E6" w14:textId="77777777" w:rsidR="00E4611D" w:rsidRDefault="00E4611D" w:rsidP="006D1908">
      <w:pPr>
        <w:autoSpaceDE w:val="0"/>
        <w:autoSpaceDN w:val="0"/>
        <w:adjustRightInd w:val="0"/>
        <w:spacing w:after="0" w:line="240" w:lineRule="auto"/>
        <w:jc w:val="right"/>
        <w:rPr>
          <w:rFonts w:cstheme="minorHAnsi"/>
          <w:bCs/>
        </w:rPr>
      </w:pPr>
    </w:p>
    <w:p w14:paraId="17927326" w14:textId="77777777" w:rsidR="00E4611D" w:rsidRDefault="00E4611D" w:rsidP="00E4611D">
      <w:pPr>
        <w:keepNext/>
        <w:autoSpaceDE w:val="0"/>
        <w:autoSpaceDN w:val="0"/>
        <w:adjustRightInd w:val="0"/>
        <w:spacing w:after="0" w:line="240" w:lineRule="auto"/>
        <w:jc w:val="center"/>
      </w:pPr>
      <w:r>
        <w:rPr>
          <w:noProof/>
        </w:rPr>
        <w:drawing>
          <wp:inline distT="0" distB="0" distL="0" distR="0" wp14:anchorId="0A9E3DE9" wp14:editId="6888BFDE">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4021192E" w14:textId="5D067D5B" w:rsidR="00E4611D" w:rsidRDefault="00E4611D" w:rsidP="00E4611D">
      <w:pPr>
        <w:pStyle w:val="Caption"/>
        <w:jc w:val="center"/>
      </w:pPr>
      <w:bookmarkStart w:id="19" w:name="_Toc1229447"/>
      <w:r>
        <w:t xml:space="preserve">Figure </w:t>
      </w:r>
      <w:r w:rsidR="00E635BD">
        <w:rPr>
          <w:noProof/>
        </w:rPr>
        <w:fldChar w:fldCharType="begin"/>
      </w:r>
      <w:r w:rsidR="00E635BD">
        <w:rPr>
          <w:noProof/>
        </w:rPr>
        <w:instrText xml:space="preserve"> STYLEREF 1 \s </w:instrText>
      </w:r>
      <w:r w:rsidR="00E635BD">
        <w:rPr>
          <w:noProof/>
        </w:rPr>
        <w:fldChar w:fldCharType="separate"/>
      </w:r>
      <w:r>
        <w:rPr>
          <w:rFonts w:hint="eastAsia"/>
          <w:noProof/>
          <w:cs/>
        </w:rPr>
        <w:t>‎</w:t>
      </w:r>
      <w:r>
        <w:rPr>
          <w:noProof/>
        </w:rPr>
        <w:t>1</w:t>
      </w:r>
      <w:r w:rsidR="00E635BD">
        <w:rPr>
          <w:noProof/>
        </w:rPr>
        <w:fldChar w:fldCharType="end"/>
      </w:r>
      <w:r>
        <w:noBreakHyphen/>
      </w:r>
      <w:r w:rsidR="00E635BD">
        <w:rPr>
          <w:noProof/>
        </w:rPr>
        <w:fldChar w:fldCharType="begin"/>
      </w:r>
      <w:r w:rsidR="00E635BD">
        <w:rPr>
          <w:noProof/>
        </w:rPr>
        <w:instrText xml:space="preserve"> SEQ Figure \* ARABIC \s 1 </w:instrText>
      </w:r>
      <w:r w:rsidR="00E635BD">
        <w:rPr>
          <w:noProof/>
        </w:rPr>
        <w:fldChar w:fldCharType="separate"/>
      </w:r>
      <w:r>
        <w:rPr>
          <w:noProof/>
        </w:rPr>
        <w:t>1</w:t>
      </w:r>
      <w:r w:rsidR="00E635BD">
        <w:rPr>
          <w:noProof/>
        </w:rPr>
        <w:fldChar w:fldCharType="end"/>
      </w:r>
      <w:r>
        <w:t xml:space="preserve">: </w:t>
      </w:r>
      <w:r w:rsidRPr="00615859">
        <w:t>Statistics from Survey</w:t>
      </w:r>
      <w:bookmarkEnd w:id="19"/>
    </w:p>
    <w:p w14:paraId="6F667AFD" w14:textId="77777777" w:rsidR="00E4611D" w:rsidRDefault="00E4611D" w:rsidP="00E4611D">
      <w:pPr>
        <w:autoSpaceDE w:val="0"/>
        <w:autoSpaceDN w:val="0"/>
        <w:adjustRightInd w:val="0"/>
        <w:spacing w:after="0" w:line="240" w:lineRule="auto"/>
        <w:rPr>
          <w:highlight w:val="yellow"/>
        </w:rPr>
      </w:pPr>
    </w:p>
    <w:p w14:paraId="49893ECF" w14:textId="77777777" w:rsidR="00E4611D" w:rsidRDefault="00E4611D" w:rsidP="00E4611D">
      <w:r>
        <w:t>Frustrated students have taken to social media to air their criticism on the ongoing crisis of parking areas at Qatar University [3]. Students circulated comments, pictures, and videos that represent their daily suffering due to the lack of parking spaces allocated to them in the university.</w:t>
      </w:r>
    </w:p>
    <w:p w14:paraId="313B71A1" w14:textId="5606B614" w:rsidR="00E4611D" w:rsidRDefault="00E4611D" w:rsidP="00E4611D">
      <w:r>
        <w:rPr>
          <w:noProof/>
        </w:rPr>
        <w:lastRenderedPageBreak/>
        <w:drawing>
          <wp:anchor distT="0" distB="0" distL="114300" distR="114300" simplePos="0" relativeHeight="251870208" behindDoc="0" locked="0" layoutInCell="1" allowOverlap="1" wp14:anchorId="3B63278D" wp14:editId="3CF9F3B3">
            <wp:simplePos x="0" y="0"/>
            <wp:positionH relativeFrom="column">
              <wp:posOffset>3097530</wp:posOffset>
            </wp:positionH>
            <wp:positionV relativeFrom="page">
              <wp:posOffset>132207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7376" behindDoc="0" locked="0" layoutInCell="1" allowOverlap="1" wp14:anchorId="730BE332" wp14:editId="7486F3AC">
                <wp:simplePos x="0" y="0"/>
                <wp:positionH relativeFrom="column">
                  <wp:posOffset>-252730</wp:posOffset>
                </wp:positionH>
                <wp:positionV relativeFrom="paragraph">
                  <wp:posOffset>1962150</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3B9BBB94" w14:textId="236C7409" w:rsidR="004C75A5" w:rsidRDefault="004C75A5" w:rsidP="00D96550">
                            <w:pPr>
                              <w:pStyle w:val="Caption"/>
                              <w:jc w:val="center"/>
                              <w:rPr>
                                <w:noProof/>
                              </w:rPr>
                            </w:pPr>
                            <w:bookmarkStart w:id="20"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BE332" id="Text Box 32" o:spid="_x0000_s1027" type="#_x0000_t202" style="position:absolute;margin-left:-19.9pt;margin-top:154.5pt;width:239.05pt;height:21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" stroked="f">
                <v:textbox style="mso-fit-shape-to-text:t" inset="0,0,0,0">
                  <w:txbxContent>
                    <w:p w14:paraId="3B9BBB94" w14:textId="236C7409" w:rsidR="004C75A5" w:rsidRDefault="004C75A5" w:rsidP="00D96550">
                      <w:pPr>
                        <w:pStyle w:val="Caption"/>
                        <w:jc w:val="center"/>
                        <w:rPr>
                          <w:noProof/>
                        </w:rPr>
                      </w:pPr>
                      <w:bookmarkStart w:id="21"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1"/>
                    </w:p>
                  </w:txbxContent>
                </v:textbox>
              </v:shape>
            </w:pict>
          </mc:Fallback>
        </mc:AlternateContent>
      </w:r>
      <w:r>
        <w:rPr>
          <w:noProof/>
        </w:rPr>
        <w:drawing>
          <wp:anchor distT="0" distB="0" distL="114300" distR="114300" simplePos="0" relativeHeight="251869184" behindDoc="0" locked="0" layoutInCell="1" allowOverlap="1" wp14:anchorId="6FC1004F" wp14:editId="1A31B22D">
            <wp:simplePos x="0" y="0"/>
            <wp:positionH relativeFrom="column">
              <wp:posOffset>-252730</wp:posOffset>
            </wp:positionH>
            <wp:positionV relativeFrom="page">
              <wp:posOffset>1322282</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Many of sarcastic and critical tweets discussed out this issue as displayed in Figures 1-2 until 1-5 below.</w:t>
      </w:r>
    </w:p>
    <w:p w14:paraId="5082EC94" w14:textId="77777777" w:rsidR="00E4611D" w:rsidRDefault="00E4611D" w:rsidP="00E4611D">
      <w:pPr>
        <w:autoSpaceDE w:val="0"/>
        <w:autoSpaceDN w:val="0"/>
        <w:adjustRightInd w:val="0"/>
        <w:spacing w:after="0" w:line="240" w:lineRule="auto"/>
        <w:jc w:val="both"/>
      </w:pPr>
    </w:p>
    <w:p w14:paraId="49BAC15B" w14:textId="77777777" w:rsidR="00E4611D" w:rsidRDefault="00E4611D" w:rsidP="00E4611D">
      <w:pPr>
        <w:autoSpaceDE w:val="0"/>
        <w:autoSpaceDN w:val="0"/>
        <w:adjustRightInd w:val="0"/>
        <w:spacing w:after="0" w:line="240" w:lineRule="auto"/>
        <w:jc w:val="both"/>
      </w:pPr>
    </w:p>
    <w:p w14:paraId="1C98A6DD" w14:textId="77777777" w:rsidR="00E4611D" w:rsidRDefault="00E4611D" w:rsidP="00E4611D">
      <w:pPr>
        <w:autoSpaceDE w:val="0"/>
        <w:autoSpaceDN w:val="0"/>
        <w:adjustRightInd w:val="0"/>
        <w:spacing w:after="0" w:line="240" w:lineRule="auto"/>
        <w:jc w:val="both"/>
      </w:pPr>
    </w:p>
    <w:p w14:paraId="274627DB" w14:textId="77777777" w:rsidR="00E4611D" w:rsidRPr="007D549E" w:rsidRDefault="00E4611D" w:rsidP="00E4611D">
      <w:pPr>
        <w:autoSpaceDE w:val="0"/>
        <w:autoSpaceDN w:val="0"/>
        <w:adjustRightInd w:val="0"/>
        <w:spacing w:after="0" w:line="240" w:lineRule="auto"/>
        <w:jc w:val="both"/>
        <w:rPr>
          <w:color w:val="000000" w:themeColor="text1"/>
        </w:rPr>
      </w:pPr>
    </w:p>
    <w:p w14:paraId="4973BF8B" w14:textId="77777777" w:rsidR="00E4611D" w:rsidRDefault="00E4611D" w:rsidP="00E4611D">
      <w:pPr>
        <w:autoSpaceDE w:val="0"/>
        <w:autoSpaceDN w:val="0"/>
        <w:adjustRightInd w:val="0"/>
        <w:spacing w:after="0" w:line="240" w:lineRule="auto"/>
        <w:jc w:val="both"/>
        <w:rPr>
          <w:color w:val="FF0000"/>
        </w:rPr>
      </w:pPr>
    </w:p>
    <w:p w14:paraId="7888202B" w14:textId="77777777" w:rsidR="00E4611D" w:rsidRDefault="00E4611D" w:rsidP="00E4611D">
      <w:pPr>
        <w:autoSpaceDE w:val="0"/>
        <w:autoSpaceDN w:val="0"/>
        <w:adjustRightInd w:val="0"/>
        <w:spacing w:after="0" w:line="240" w:lineRule="auto"/>
        <w:jc w:val="both"/>
        <w:rPr>
          <w:color w:val="FF0000"/>
        </w:rPr>
      </w:pPr>
    </w:p>
    <w:p w14:paraId="1947084F" w14:textId="77777777" w:rsidR="00E4611D" w:rsidRDefault="00E4611D" w:rsidP="00E4611D">
      <w:pPr>
        <w:autoSpaceDE w:val="0"/>
        <w:autoSpaceDN w:val="0"/>
        <w:adjustRightInd w:val="0"/>
        <w:spacing w:after="0" w:line="240" w:lineRule="auto"/>
        <w:jc w:val="both"/>
        <w:rPr>
          <w:color w:val="FF0000"/>
        </w:rPr>
      </w:pPr>
    </w:p>
    <w:p w14:paraId="55168DBF" w14:textId="77777777" w:rsidR="00E4611D" w:rsidRDefault="00E4611D" w:rsidP="00E4611D">
      <w:pPr>
        <w:autoSpaceDE w:val="0"/>
        <w:autoSpaceDN w:val="0"/>
        <w:adjustRightInd w:val="0"/>
        <w:spacing w:after="0" w:line="240" w:lineRule="auto"/>
        <w:jc w:val="both"/>
        <w:rPr>
          <w:color w:val="FF0000"/>
        </w:rPr>
      </w:pPr>
    </w:p>
    <w:p w14:paraId="5D48CA6D" w14:textId="5A83F29C" w:rsidR="00E4611D" w:rsidRDefault="00E4611D"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79424" behindDoc="0" locked="0" layoutInCell="1" allowOverlap="1" wp14:anchorId="75404DD6" wp14:editId="13033839">
                <wp:simplePos x="0" y="0"/>
                <wp:positionH relativeFrom="column">
                  <wp:posOffset>3103418</wp:posOffset>
                </wp:positionH>
                <wp:positionV relativeFrom="paragraph">
                  <wp:posOffset>77008</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432F4142" w14:textId="1CC96F44" w:rsidR="004C75A5" w:rsidRDefault="004C75A5" w:rsidP="00D96550">
                            <w:pPr>
                              <w:pStyle w:val="Caption"/>
                              <w:jc w:val="center"/>
                              <w:rPr>
                                <w:noProof/>
                              </w:rPr>
                            </w:pPr>
                            <w:bookmarkStart w:id="22"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04DD6" id="Text Box 33" o:spid="_x0000_s1028" type="#_x0000_t202" style="position:absolute;left:0;text-align:left;margin-left:244.35pt;margin-top:6.05pt;width:222pt;height:21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" stroked="f">
                <v:textbox style="mso-fit-shape-to-text:t" inset="0,0,0,0">
                  <w:txbxContent>
                    <w:p w14:paraId="432F4142" w14:textId="1CC96F44" w:rsidR="004C75A5" w:rsidRDefault="004C75A5" w:rsidP="00D96550">
                      <w:pPr>
                        <w:pStyle w:val="Caption"/>
                        <w:jc w:val="center"/>
                        <w:rPr>
                          <w:noProof/>
                        </w:rPr>
                      </w:pPr>
                      <w:bookmarkStart w:id="23"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3"/>
                    </w:p>
                  </w:txbxContent>
                </v:textbox>
              </v:shape>
            </w:pict>
          </mc:Fallback>
        </mc:AlternateContent>
      </w:r>
    </w:p>
    <w:p w14:paraId="4C8AA2F8" w14:textId="77777777" w:rsidR="00E4611D" w:rsidRDefault="00E4611D" w:rsidP="00E4611D">
      <w:pPr>
        <w:autoSpaceDE w:val="0"/>
        <w:autoSpaceDN w:val="0"/>
        <w:adjustRightInd w:val="0"/>
        <w:spacing w:after="0" w:line="240" w:lineRule="auto"/>
        <w:jc w:val="both"/>
        <w:rPr>
          <w:color w:val="FF0000"/>
        </w:rPr>
      </w:pPr>
    </w:p>
    <w:p w14:paraId="7D9AE918" w14:textId="06B1909B" w:rsidR="00E4611D" w:rsidRDefault="00E4611D" w:rsidP="00E4611D">
      <w:pPr>
        <w:autoSpaceDE w:val="0"/>
        <w:autoSpaceDN w:val="0"/>
        <w:adjustRightInd w:val="0"/>
        <w:spacing w:after="0" w:line="240" w:lineRule="auto"/>
        <w:jc w:val="both"/>
        <w:rPr>
          <w:color w:val="FF0000"/>
        </w:rPr>
      </w:pPr>
      <w:r>
        <w:rPr>
          <w:noProof/>
        </w:rPr>
        <w:drawing>
          <wp:anchor distT="0" distB="0" distL="114300" distR="114300" simplePos="0" relativeHeight="251871232" behindDoc="0" locked="0" layoutInCell="1" allowOverlap="1" wp14:anchorId="7A8B1903" wp14:editId="21396EC7">
            <wp:simplePos x="0" y="0"/>
            <wp:positionH relativeFrom="column">
              <wp:posOffset>3067050</wp:posOffset>
            </wp:positionH>
            <wp:positionV relativeFrom="page">
              <wp:posOffset>3269826</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8160" behindDoc="0" locked="0" layoutInCell="1" allowOverlap="1" wp14:anchorId="7B069607" wp14:editId="46B688DF">
            <wp:simplePos x="0" y="0"/>
            <wp:positionH relativeFrom="margin">
              <wp:posOffset>-274955</wp:posOffset>
            </wp:positionH>
            <wp:positionV relativeFrom="page">
              <wp:posOffset>3252893</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ED383A" w14:textId="77777777" w:rsidR="00E4611D" w:rsidRDefault="00E4611D" w:rsidP="00E4611D">
      <w:pPr>
        <w:autoSpaceDE w:val="0"/>
        <w:autoSpaceDN w:val="0"/>
        <w:adjustRightInd w:val="0"/>
        <w:spacing w:after="0" w:line="240" w:lineRule="auto"/>
        <w:jc w:val="both"/>
        <w:rPr>
          <w:color w:val="FF0000"/>
        </w:rPr>
      </w:pPr>
    </w:p>
    <w:p w14:paraId="3992E250" w14:textId="77777777" w:rsidR="00E4611D" w:rsidRDefault="00E4611D" w:rsidP="00E4611D">
      <w:pPr>
        <w:autoSpaceDE w:val="0"/>
        <w:autoSpaceDN w:val="0"/>
        <w:adjustRightInd w:val="0"/>
        <w:spacing w:after="0" w:line="240" w:lineRule="auto"/>
        <w:jc w:val="both"/>
        <w:rPr>
          <w:color w:val="FF0000"/>
        </w:rPr>
      </w:pPr>
    </w:p>
    <w:p w14:paraId="5300D75A" w14:textId="77777777" w:rsidR="00E4611D" w:rsidRDefault="00E4611D" w:rsidP="00E4611D">
      <w:pPr>
        <w:autoSpaceDE w:val="0"/>
        <w:autoSpaceDN w:val="0"/>
        <w:adjustRightInd w:val="0"/>
        <w:spacing w:after="0" w:line="240" w:lineRule="auto"/>
        <w:jc w:val="both"/>
        <w:rPr>
          <w:color w:val="FF0000"/>
        </w:rPr>
      </w:pPr>
    </w:p>
    <w:p w14:paraId="62526BB0" w14:textId="77777777" w:rsidR="00E4611D" w:rsidRDefault="00E4611D" w:rsidP="00E4611D">
      <w:pPr>
        <w:autoSpaceDE w:val="0"/>
        <w:autoSpaceDN w:val="0"/>
        <w:adjustRightInd w:val="0"/>
        <w:spacing w:after="0" w:line="240" w:lineRule="auto"/>
        <w:jc w:val="both"/>
        <w:rPr>
          <w:color w:val="FF0000"/>
        </w:rPr>
      </w:pPr>
    </w:p>
    <w:p w14:paraId="0EFA3088" w14:textId="77777777" w:rsidR="00E4611D" w:rsidRDefault="00E4611D" w:rsidP="00E4611D">
      <w:pPr>
        <w:autoSpaceDE w:val="0"/>
        <w:autoSpaceDN w:val="0"/>
        <w:adjustRightInd w:val="0"/>
        <w:spacing w:after="0" w:line="240" w:lineRule="auto"/>
        <w:jc w:val="both"/>
        <w:rPr>
          <w:color w:val="FF0000"/>
        </w:rPr>
      </w:pPr>
    </w:p>
    <w:p w14:paraId="2F2492F8" w14:textId="77777777" w:rsidR="00E4611D" w:rsidRDefault="00E4611D" w:rsidP="00E4611D">
      <w:pPr>
        <w:autoSpaceDE w:val="0"/>
        <w:autoSpaceDN w:val="0"/>
        <w:adjustRightInd w:val="0"/>
        <w:spacing w:after="0" w:line="240" w:lineRule="auto"/>
        <w:jc w:val="both"/>
        <w:rPr>
          <w:color w:val="FF0000"/>
        </w:rPr>
      </w:pPr>
    </w:p>
    <w:p w14:paraId="29270B76" w14:textId="77777777" w:rsidR="00E4611D" w:rsidRDefault="00E4611D" w:rsidP="00E4611D">
      <w:pPr>
        <w:autoSpaceDE w:val="0"/>
        <w:autoSpaceDN w:val="0"/>
        <w:adjustRightInd w:val="0"/>
        <w:spacing w:after="0" w:line="240" w:lineRule="auto"/>
        <w:jc w:val="both"/>
        <w:rPr>
          <w:color w:val="FF0000"/>
        </w:rPr>
      </w:pPr>
    </w:p>
    <w:p w14:paraId="59EF7FC3" w14:textId="77777777" w:rsidR="00E4611D" w:rsidRDefault="00E4611D" w:rsidP="00E4611D">
      <w:pPr>
        <w:autoSpaceDE w:val="0"/>
        <w:autoSpaceDN w:val="0"/>
        <w:adjustRightInd w:val="0"/>
        <w:spacing w:after="0" w:line="240" w:lineRule="auto"/>
        <w:jc w:val="both"/>
        <w:rPr>
          <w:color w:val="FF0000"/>
        </w:rPr>
      </w:pPr>
    </w:p>
    <w:p w14:paraId="54054A22" w14:textId="77777777" w:rsidR="00E4611D" w:rsidRDefault="00E4611D" w:rsidP="00E4611D">
      <w:pPr>
        <w:autoSpaceDE w:val="0"/>
        <w:autoSpaceDN w:val="0"/>
        <w:adjustRightInd w:val="0"/>
        <w:spacing w:after="0" w:line="240" w:lineRule="auto"/>
        <w:jc w:val="both"/>
        <w:rPr>
          <w:color w:val="FF0000"/>
        </w:rPr>
      </w:pPr>
    </w:p>
    <w:p w14:paraId="69F9E293" w14:textId="77777777" w:rsidR="00E4611D" w:rsidRDefault="00E4611D" w:rsidP="00E4611D">
      <w:pPr>
        <w:autoSpaceDE w:val="0"/>
        <w:autoSpaceDN w:val="0"/>
        <w:adjustRightInd w:val="0"/>
        <w:spacing w:after="0" w:line="240" w:lineRule="auto"/>
        <w:jc w:val="both"/>
        <w:rPr>
          <w:color w:val="FF0000"/>
        </w:rPr>
      </w:pPr>
    </w:p>
    <w:p w14:paraId="327614A5" w14:textId="730931CB" w:rsidR="00E4611D" w:rsidRDefault="00E4611D" w:rsidP="00E4611D">
      <w:pPr>
        <w:autoSpaceDE w:val="0"/>
        <w:autoSpaceDN w:val="0"/>
        <w:adjustRightInd w:val="0"/>
        <w:spacing w:after="0" w:line="240" w:lineRule="auto"/>
        <w:jc w:val="both"/>
        <w:rPr>
          <w:color w:val="FF0000"/>
        </w:rPr>
      </w:pPr>
      <w:r>
        <w:rPr>
          <w:noProof/>
        </w:rPr>
        <w:drawing>
          <wp:anchor distT="0" distB="0" distL="114300" distR="114300" simplePos="0" relativeHeight="251872256" behindDoc="0" locked="0" layoutInCell="1" allowOverlap="1" wp14:anchorId="63ADB671" wp14:editId="7F4BD4FE">
            <wp:simplePos x="0" y="0"/>
            <wp:positionH relativeFrom="margin">
              <wp:posOffset>-304377</wp:posOffset>
            </wp:positionH>
            <wp:positionV relativeFrom="page">
              <wp:posOffset>5191760</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02BF5A" w14:textId="77777777" w:rsidR="00E4611D" w:rsidRDefault="00E4611D" w:rsidP="00E4611D">
      <w:pPr>
        <w:autoSpaceDE w:val="0"/>
        <w:autoSpaceDN w:val="0"/>
        <w:adjustRightInd w:val="0"/>
        <w:spacing w:after="0" w:line="240" w:lineRule="auto"/>
        <w:jc w:val="both"/>
        <w:rPr>
          <w:color w:val="FF0000"/>
        </w:rPr>
      </w:pPr>
    </w:p>
    <w:p w14:paraId="3F73CF7D" w14:textId="77777777" w:rsidR="00E4611D" w:rsidRDefault="00E4611D" w:rsidP="00E4611D">
      <w:pPr>
        <w:autoSpaceDE w:val="0"/>
        <w:autoSpaceDN w:val="0"/>
        <w:adjustRightInd w:val="0"/>
        <w:spacing w:after="0" w:line="240" w:lineRule="auto"/>
        <w:jc w:val="both"/>
        <w:rPr>
          <w:color w:val="FF0000"/>
        </w:rPr>
      </w:pPr>
    </w:p>
    <w:p w14:paraId="58EBC88C" w14:textId="77777777" w:rsidR="00E4611D" w:rsidRDefault="00E4611D" w:rsidP="00E4611D">
      <w:pPr>
        <w:autoSpaceDE w:val="0"/>
        <w:autoSpaceDN w:val="0"/>
        <w:adjustRightInd w:val="0"/>
        <w:spacing w:after="0" w:line="240" w:lineRule="auto"/>
        <w:jc w:val="both"/>
        <w:rPr>
          <w:color w:val="FF0000"/>
        </w:rPr>
      </w:pPr>
    </w:p>
    <w:p w14:paraId="68799067" w14:textId="77777777" w:rsidR="00E4611D" w:rsidRDefault="00E4611D" w:rsidP="00E4611D">
      <w:pPr>
        <w:autoSpaceDE w:val="0"/>
        <w:autoSpaceDN w:val="0"/>
        <w:adjustRightInd w:val="0"/>
        <w:spacing w:after="0" w:line="240" w:lineRule="auto"/>
        <w:jc w:val="both"/>
        <w:rPr>
          <w:color w:val="FF0000"/>
        </w:rPr>
      </w:pPr>
    </w:p>
    <w:p w14:paraId="1AA5AEB0" w14:textId="77777777" w:rsidR="00E4611D" w:rsidRDefault="00E4611D" w:rsidP="00E4611D">
      <w:pPr>
        <w:autoSpaceDE w:val="0"/>
        <w:autoSpaceDN w:val="0"/>
        <w:adjustRightInd w:val="0"/>
        <w:spacing w:after="0" w:line="240" w:lineRule="auto"/>
        <w:jc w:val="both"/>
        <w:rPr>
          <w:color w:val="FF0000"/>
        </w:rPr>
      </w:pPr>
    </w:p>
    <w:p w14:paraId="612B65A9" w14:textId="77777777" w:rsidR="00E4611D" w:rsidRDefault="00E4611D" w:rsidP="00E4611D">
      <w:pPr>
        <w:autoSpaceDE w:val="0"/>
        <w:autoSpaceDN w:val="0"/>
        <w:adjustRightInd w:val="0"/>
        <w:spacing w:after="0" w:line="240" w:lineRule="auto"/>
        <w:jc w:val="both"/>
        <w:rPr>
          <w:color w:val="FF0000"/>
        </w:rPr>
      </w:pPr>
    </w:p>
    <w:p w14:paraId="58E7E86C" w14:textId="77777777" w:rsidR="00E4611D" w:rsidRDefault="00E4611D" w:rsidP="00E4611D">
      <w:pPr>
        <w:autoSpaceDE w:val="0"/>
        <w:autoSpaceDN w:val="0"/>
        <w:adjustRightInd w:val="0"/>
        <w:spacing w:after="0" w:line="240" w:lineRule="auto"/>
        <w:jc w:val="both"/>
        <w:rPr>
          <w:color w:val="FF0000"/>
        </w:rPr>
      </w:pPr>
    </w:p>
    <w:p w14:paraId="53CC63E1" w14:textId="44561EA0" w:rsidR="00E4611D" w:rsidRDefault="009A5B1E"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3520" behindDoc="0" locked="0" layoutInCell="1" allowOverlap="1" wp14:anchorId="5F4118B1" wp14:editId="6358A529">
                <wp:simplePos x="0" y="0"/>
                <wp:positionH relativeFrom="column">
                  <wp:posOffset>-245053</wp:posOffset>
                </wp:positionH>
                <wp:positionV relativeFrom="paragraph">
                  <wp:posOffset>171161</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684159C9" w14:textId="027CAAD5" w:rsidR="004C75A5" w:rsidRDefault="004C75A5" w:rsidP="00D96550">
                            <w:pPr>
                              <w:pStyle w:val="Caption"/>
                              <w:jc w:val="center"/>
                              <w:rPr>
                                <w:noProof/>
                              </w:rPr>
                            </w:pPr>
                            <w:bookmarkStart w:id="24"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4118B1" id="Text Box 35" o:spid="_x0000_s1029" type="#_x0000_t202" style="position:absolute;left:0;text-align:left;margin-left:-19.3pt;margin-top:13.5pt;width:225.65pt;height:21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" stroked="f">
                <v:textbox style="mso-fit-shape-to-text:t" inset="0,0,0,0">
                  <w:txbxContent>
                    <w:p w14:paraId="684159C9" w14:textId="027CAAD5" w:rsidR="004C75A5" w:rsidRDefault="004C75A5" w:rsidP="00D96550">
                      <w:pPr>
                        <w:pStyle w:val="Caption"/>
                        <w:jc w:val="center"/>
                        <w:rPr>
                          <w:noProof/>
                        </w:rPr>
                      </w:pPr>
                      <w:bookmarkStart w:id="25"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5"/>
                    </w:p>
                  </w:txbxContent>
                </v:textbox>
              </v:shape>
            </w:pict>
          </mc:Fallback>
        </mc:AlternateContent>
      </w:r>
    </w:p>
    <w:p w14:paraId="6320971D" w14:textId="7692D2D6" w:rsidR="00E4611D" w:rsidRDefault="009A5B1E"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1472" behindDoc="0" locked="0" layoutInCell="1" allowOverlap="1" wp14:anchorId="4F9939DA" wp14:editId="7862F064">
                <wp:simplePos x="0" y="0"/>
                <wp:positionH relativeFrom="column">
                  <wp:posOffset>3076979</wp:posOffset>
                </wp:positionH>
                <wp:positionV relativeFrom="paragraph">
                  <wp:posOffset>635</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0DD047DA" w14:textId="77AF900C" w:rsidR="004C75A5" w:rsidRDefault="004C75A5" w:rsidP="00D96550">
                            <w:pPr>
                              <w:pStyle w:val="Caption"/>
                              <w:jc w:val="center"/>
                              <w:rPr>
                                <w:noProof/>
                              </w:rPr>
                            </w:pPr>
                            <w:bookmarkStart w:id="26"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39DA" id="Text Box 34" o:spid="_x0000_s1030" type="#_x0000_t202" style="position:absolute;left:0;text-align:left;margin-left:242.3pt;margin-top:.05pt;width:240.9pt;height:21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" stroked="f">
                <v:textbox style="mso-fit-shape-to-text:t" inset="0,0,0,0">
                  <w:txbxContent>
                    <w:p w14:paraId="0DD047DA" w14:textId="77AF900C" w:rsidR="004C75A5" w:rsidRDefault="004C75A5" w:rsidP="00D96550">
                      <w:pPr>
                        <w:pStyle w:val="Caption"/>
                        <w:jc w:val="center"/>
                        <w:rPr>
                          <w:noProof/>
                        </w:rPr>
                      </w:pPr>
                      <w:bookmarkStart w:id="27"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7"/>
                    </w:p>
                  </w:txbxContent>
                </v:textbox>
              </v:shape>
            </w:pict>
          </mc:Fallback>
        </mc:AlternateContent>
      </w:r>
    </w:p>
    <w:p w14:paraId="32544DE7" w14:textId="77777777" w:rsidR="00E4611D" w:rsidRDefault="00E4611D" w:rsidP="00E4611D">
      <w:pPr>
        <w:autoSpaceDE w:val="0"/>
        <w:autoSpaceDN w:val="0"/>
        <w:adjustRightInd w:val="0"/>
        <w:spacing w:after="0" w:line="240" w:lineRule="auto"/>
        <w:rPr>
          <w:b/>
          <w:bCs/>
          <w:u w:val="single"/>
        </w:rPr>
      </w:pPr>
    </w:p>
    <w:p w14:paraId="673D70FB" w14:textId="77777777" w:rsidR="00E4611D" w:rsidRPr="007D549E" w:rsidRDefault="00E4611D" w:rsidP="00E4611D">
      <w:pPr>
        <w:autoSpaceDE w:val="0"/>
        <w:autoSpaceDN w:val="0"/>
        <w:adjustRightInd w:val="0"/>
        <w:spacing w:after="0" w:line="240" w:lineRule="auto"/>
        <w:rPr>
          <w:b/>
          <w:bCs/>
          <w:u w:val="single"/>
        </w:rPr>
      </w:pPr>
    </w:p>
    <w:p w14:paraId="3B2433C3" w14:textId="4439284A" w:rsidR="00E4611D" w:rsidRDefault="00E4611D" w:rsidP="00BF4E65">
      <w:pPr>
        <w:autoSpaceDE w:val="0"/>
        <w:autoSpaceDN w:val="0"/>
        <w:adjustRightInd w:val="0"/>
        <w:spacing w:after="0"/>
      </w:pPr>
      <w:r>
        <w:t>The problem has surpassed student conversation to become the talk of the media in Qatar. Figures 1-6 up to 1-11 show Qatari newspapers Al-Raya, Al-</w:t>
      </w:r>
      <w:proofErr w:type="spellStart"/>
      <w:r>
        <w:t>Watan</w:t>
      </w:r>
      <w:proofErr w:type="spellEnd"/>
      <w:r>
        <w:t>, Al-Arab and Al-</w:t>
      </w:r>
      <w:proofErr w:type="spellStart"/>
      <w:r>
        <w:t>Sharq’s</w:t>
      </w:r>
      <w:proofErr w:type="spellEnd"/>
      <w:r>
        <w:t xml:space="preserve"> headlines discuss the parking problem at Qatar University and its impact</w:t>
      </w:r>
      <w:r w:rsidR="006C18BB">
        <w:t xml:space="preserve"> [4]</w:t>
      </w:r>
      <w:r>
        <w:t>. The articles highlighted that the effects of this problem were not only limited to students and staff but also impacted the university’s visiting guests who come for events, ceremonies, seminars or conferences.</w:t>
      </w:r>
    </w:p>
    <w:p w14:paraId="6882131A" w14:textId="77777777" w:rsidR="00E4611D" w:rsidRDefault="00E4611D" w:rsidP="00E4611D">
      <w:pPr>
        <w:autoSpaceDE w:val="0"/>
        <w:autoSpaceDN w:val="0"/>
        <w:adjustRightInd w:val="0"/>
        <w:spacing w:after="0" w:line="240" w:lineRule="auto"/>
        <w:rPr>
          <w:rFonts w:cstheme="minorHAnsi"/>
          <w:bCs/>
          <w:color w:val="FF0000"/>
        </w:rPr>
      </w:pPr>
    </w:p>
    <w:p w14:paraId="6123BE7C" w14:textId="77777777" w:rsidR="00E4611D" w:rsidRDefault="00E4611D" w:rsidP="00E4611D">
      <w:pPr>
        <w:autoSpaceDE w:val="0"/>
        <w:autoSpaceDN w:val="0"/>
        <w:adjustRightInd w:val="0"/>
        <w:spacing w:after="0" w:line="240" w:lineRule="auto"/>
        <w:rPr>
          <w:rFonts w:cstheme="minorHAnsi"/>
          <w:bCs/>
          <w:color w:val="FF0000"/>
        </w:rPr>
      </w:pPr>
    </w:p>
    <w:p w14:paraId="334F866C" w14:textId="4D32093F"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7920" behindDoc="0" locked="0" layoutInCell="1" allowOverlap="1" wp14:anchorId="13DC1D4F" wp14:editId="59DEEEE4">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5568" behindDoc="0" locked="0" layoutInCell="1" allowOverlap="1" wp14:anchorId="1741807F" wp14:editId="5A8CD296">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6BBCBCE1" w14:textId="39184863" w:rsidR="004C75A5" w:rsidRDefault="004C75A5" w:rsidP="00865182">
                            <w:pPr>
                              <w:pStyle w:val="Caption"/>
                              <w:jc w:val="center"/>
                              <w:rPr>
                                <w:noProof/>
                              </w:rPr>
                            </w:pPr>
                            <w:bookmarkStart w:id="28"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41807F" id="Text Box 41" o:spid="_x0000_s1031" type="#_x0000_t202" style="position:absolute;margin-left:-21.65pt;margin-top:109.45pt;width:229.8pt;height:21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" stroked="f">
                <v:textbox style="mso-fit-shape-to-text:t" inset="0,0,0,0">
                  <w:txbxContent>
                    <w:p w14:paraId="6BBCBCE1" w14:textId="39184863" w:rsidR="004C75A5" w:rsidRDefault="004C75A5" w:rsidP="00865182">
                      <w:pPr>
                        <w:pStyle w:val="Caption"/>
                        <w:jc w:val="center"/>
                        <w:rPr>
                          <w:noProof/>
                        </w:rPr>
                      </w:pPr>
                      <w:bookmarkStart w:id="29"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9"/>
                    </w:p>
                  </w:txbxContent>
                </v:textbox>
              </v:shape>
            </w:pict>
          </mc:Fallback>
        </mc:AlternateContent>
      </w:r>
      <w:r>
        <w:rPr>
          <w:noProof/>
        </w:rPr>
        <w:drawing>
          <wp:anchor distT="0" distB="0" distL="114300" distR="114300" simplePos="0" relativeHeight="251859968" behindDoc="0" locked="0" layoutInCell="1" allowOverlap="1" wp14:anchorId="54594FA6" wp14:editId="0151680E">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49BE1" w14:textId="77777777" w:rsidR="00E4611D" w:rsidRDefault="00E4611D" w:rsidP="00E4611D">
      <w:pPr>
        <w:autoSpaceDE w:val="0"/>
        <w:autoSpaceDN w:val="0"/>
        <w:adjustRightInd w:val="0"/>
        <w:spacing w:after="0" w:line="240" w:lineRule="auto"/>
        <w:rPr>
          <w:rFonts w:cstheme="minorHAnsi"/>
          <w:bCs/>
          <w:color w:val="FF0000"/>
        </w:rPr>
      </w:pPr>
    </w:p>
    <w:p w14:paraId="393CB485" w14:textId="77777777" w:rsidR="00E4611D" w:rsidRDefault="00E4611D" w:rsidP="00E4611D">
      <w:pPr>
        <w:autoSpaceDE w:val="0"/>
        <w:autoSpaceDN w:val="0"/>
        <w:adjustRightInd w:val="0"/>
        <w:spacing w:after="0" w:line="240" w:lineRule="auto"/>
        <w:rPr>
          <w:rFonts w:cstheme="minorHAnsi"/>
          <w:bCs/>
          <w:color w:val="FF0000"/>
        </w:rPr>
      </w:pPr>
    </w:p>
    <w:p w14:paraId="68E62B7B" w14:textId="77777777" w:rsidR="00E4611D" w:rsidRDefault="00E4611D" w:rsidP="00E4611D">
      <w:pPr>
        <w:autoSpaceDE w:val="0"/>
        <w:autoSpaceDN w:val="0"/>
        <w:adjustRightInd w:val="0"/>
        <w:spacing w:after="0" w:line="240" w:lineRule="auto"/>
        <w:rPr>
          <w:rFonts w:cstheme="minorHAnsi"/>
          <w:bCs/>
          <w:color w:val="FF0000"/>
        </w:rPr>
      </w:pPr>
    </w:p>
    <w:p w14:paraId="611EED5E" w14:textId="77777777" w:rsidR="00E4611D" w:rsidRDefault="00E4611D" w:rsidP="00E4611D">
      <w:pPr>
        <w:autoSpaceDE w:val="0"/>
        <w:autoSpaceDN w:val="0"/>
        <w:adjustRightInd w:val="0"/>
        <w:spacing w:after="0" w:line="240" w:lineRule="auto"/>
        <w:rPr>
          <w:rFonts w:cstheme="minorHAnsi"/>
          <w:bCs/>
          <w:color w:val="FF0000"/>
        </w:rPr>
      </w:pPr>
    </w:p>
    <w:p w14:paraId="7A850743" w14:textId="77777777" w:rsidR="00E4611D" w:rsidRDefault="00E4611D" w:rsidP="00E4611D">
      <w:pPr>
        <w:autoSpaceDE w:val="0"/>
        <w:autoSpaceDN w:val="0"/>
        <w:adjustRightInd w:val="0"/>
        <w:spacing w:after="0" w:line="240" w:lineRule="auto"/>
        <w:rPr>
          <w:rFonts w:cstheme="minorHAnsi"/>
          <w:bCs/>
          <w:color w:val="FF0000"/>
        </w:rPr>
      </w:pPr>
    </w:p>
    <w:p w14:paraId="5C74868E" w14:textId="77777777" w:rsidR="00E4611D" w:rsidRDefault="00E4611D" w:rsidP="00E4611D">
      <w:pPr>
        <w:autoSpaceDE w:val="0"/>
        <w:autoSpaceDN w:val="0"/>
        <w:adjustRightInd w:val="0"/>
        <w:spacing w:after="0" w:line="240" w:lineRule="auto"/>
        <w:rPr>
          <w:rFonts w:cstheme="minorHAnsi"/>
          <w:bCs/>
          <w:color w:val="FF0000"/>
        </w:rPr>
      </w:pPr>
    </w:p>
    <w:p w14:paraId="7D5AE11B" w14:textId="1683E939" w:rsidR="00E4611D" w:rsidRDefault="00EF53BC"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7616" behindDoc="0" locked="0" layoutInCell="1" allowOverlap="1" wp14:anchorId="4804B20D" wp14:editId="7A2C93FB">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0CC2CDFD" w14:textId="57481F8F" w:rsidR="004C75A5" w:rsidRDefault="004C75A5" w:rsidP="00865182">
                            <w:pPr>
                              <w:pStyle w:val="Caption"/>
                              <w:jc w:val="center"/>
                              <w:rPr>
                                <w:noProof/>
                              </w:rPr>
                            </w:pPr>
                            <w:bookmarkStart w:id="30"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4B20D" id="Text Box 46" o:spid="_x0000_s1032" type="#_x0000_t202" style="position:absolute;margin-left:246.65pt;margin-top:9.85pt;width:211.95pt;height:21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" stroked="f">
                <v:textbox style="mso-fit-shape-to-text:t" inset="0,0,0,0">
                  <w:txbxContent>
                    <w:p w14:paraId="0CC2CDFD" w14:textId="57481F8F" w:rsidR="004C75A5" w:rsidRDefault="004C75A5" w:rsidP="00865182">
                      <w:pPr>
                        <w:pStyle w:val="Caption"/>
                        <w:jc w:val="center"/>
                        <w:rPr>
                          <w:noProof/>
                        </w:rPr>
                      </w:pPr>
                      <w:bookmarkStart w:id="31"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1"/>
                    </w:p>
                  </w:txbxContent>
                </v:textbox>
              </v:shape>
            </w:pict>
          </mc:Fallback>
        </mc:AlternateContent>
      </w:r>
    </w:p>
    <w:p w14:paraId="598180CD" w14:textId="64A08599" w:rsidR="00E4611D" w:rsidRDefault="00E4611D" w:rsidP="00E4611D">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855872" behindDoc="0" locked="0" layoutInCell="1" allowOverlap="1" wp14:anchorId="5A1874E7" wp14:editId="1599FD67">
            <wp:simplePos x="0" y="0"/>
            <wp:positionH relativeFrom="column">
              <wp:posOffset>3147207</wp:posOffset>
            </wp:positionH>
            <wp:positionV relativeFrom="paragraph">
              <wp:posOffset>117914</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5D6D98B5" wp14:editId="63D4068C">
            <wp:simplePos x="0" y="0"/>
            <wp:positionH relativeFrom="column">
              <wp:posOffset>-303852</wp:posOffset>
            </wp:positionH>
            <wp:positionV relativeFrom="paragraph">
              <wp:posOffset>146881</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372052" w14:textId="77777777" w:rsidR="00E4611D" w:rsidRDefault="00E4611D" w:rsidP="00E4611D">
      <w:pPr>
        <w:autoSpaceDE w:val="0"/>
        <w:autoSpaceDN w:val="0"/>
        <w:adjustRightInd w:val="0"/>
        <w:spacing w:after="0" w:line="240" w:lineRule="auto"/>
        <w:rPr>
          <w:rFonts w:cstheme="minorHAnsi"/>
          <w:bCs/>
          <w:color w:val="FF0000"/>
        </w:rPr>
      </w:pPr>
    </w:p>
    <w:p w14:paraId="55DFE08D" w14:textId="77777777" w:rsidR="00E4611D" w:rsidRDefault="00E4611D" w:rsidP="00E4611D">
      <w:pPr>
        <w:autoSpaceDE w:val="0"/>
        <w:autoSpaceDN w:val="0"/>
        <w:adjustRightInd w:val="0"/>
        <w:spacing w:after="0" w:line="240" w:lineRule="auto"/>
        <w:rPr>
          <w:rFonts w:cstheme="minorHAnsi"/>
          <w:bCs/>
          <w:color w:val="FF0000"/>
        </w:rPr>
      </w:pPr>
    </w:p>
    <w:p w14:paraId="08B6573E" w14:textId="77777777" w:rsidR="00E4611D" w:rsidRDefault="00E4611D" w:rsidP="00E4611D">
      <w:pPr>
        <w:autoSpaceDE w:val="0"/>
        <w:autoSpaceDN w:val="0"/>
        <w:adjustRightInd w:val="0"/>
        <w:spacing w:after="0" w:line="240" w:lineRule="auto"/>
        <w:rPr>
          <w:rFonts w:cstheme="minorHAnsi"/>
          <w:bCs/>
          <w:color w:val="FF0000"/>
        </w:rPr>
      </w:pPr>
      <w:r>
        <w:rPr>
          <w:noProof/>
        </w:rPr>
        <w:t xml:space="preserve"> </w:t>
      </w:r>
    </w:p>
    <w:p w14:paraId="563DAD14" w14:textId="77777777" w:rsidR="00E4611D" w:rsidRDefault="00E4611D" w:rsidP="00E4611D">
      <w:pPr>
        <w:autoSpaceDE w:val="0"/>
        <w:autoSpaceDN w:val="0"/>
        <w:adjustRightInd w:val="0"/>
        <w:spacing w:after="0" w:line="240" w:lineRule="auto"/>
        <w:rPr>
          <w:rFonts w:cstheme="minorHAnsi"/>
          <w:bCs/>
          <w:color w:val="FF0000"/>
        </w:rPr>
      </w:pPr>
    </w:p>
    <w:p w14:paraId="1725C404" w14:textId="77777777" w:rsidR="00E4611D" w:rsidRDefault="00E4611D" w:rsidP="00E4611D">
      <w:pPr>
        <w:autoSpaceDE w:val="0"/>
        <w:autoSpaceDN w:val="0"/>
        <w:adjustRightInd w:val="0"/>
        <w:spacing w:after="0" w:line="240" w:lineRule="auto"/>
        <w:rPr>
          <w:rFonts w:cstheme="minorHAnsi"/>
          <w:bCs/>
          <w:color w:val="FF0000"/>
        </w:rPr>
      </w:pPr>
    </w:p>
    <w:p w14:paraId="1EDD8893" w14:textId="77777777" w:rsidR="00E4611D" w:rsidRDefault="00E4611D" w:rsidP="00E4611D">
      <w:pPr>
        <w:autoSpaceDE w:val="0"/>
        <w:autoSpaceDN w:val="0"/>
        <w:adjustRightInd w:val="0"/>
        <w:spacing w:after="0" w:line="240" w:lineRule="auto"/>
        <w:rPr>
          <w:rFonts w:cstheme="minorHAnsi"/>
          <w:bCs/>
          <w:color w:val="FF0000"/>
        </w:rPr>
      </w:pPr>
    </w:p>
    <w:p w14:paraId="33CD2EF1" w14:textId="77777777" w:rsidR="00E4611D" w:rsidRDefault="00E4611D" w:rsidP="00E4611D">
      <w:pPr>
        <w:autoSpaceDE w:val="0"/>
        <w:autoSpaceDN w:val="0"/>
        <w:adjustRightInd w:val="0"/>
        <w:spacing w:after="0" w:line="240" w:lineRule="auto"/>
        <w:rPr>
          <w:rFonts w:cstheme="minorHAnsi"/>
          <w:bCs/>
          <w:color w:val="FF0000"/>
        </w:rPr>
      </w:pPr>
    </w:p>
    <w:p w14:paraId="618EAE96" w14:textId="5532D694" w:rsidR="00E4611D" w:rsidRDefault="00E4611D" w:rsidP="00E4611D">
      <w:pPr>
        <w:autoSpaceDE w:val="0"/>
        <w:autoSpaceDN w:val="0"/>
        <w:adjustRightInd w:val="0"/>
        <w:spacing w:after="0" w:line="240" w:lineRule="auto"/>
        <w:rPr>
          <w:rFonts w:cstheme="minorHAnsi"/>
          <w:bCs/>
          <w:color w:val="FF0000"/>
        </w:rPr>
      </w:pPr>
    </w:p>
    <w:p w14:paraId="39CCA4EE" w14:textId="5EEE3BB3" w:rsidR="00E4611D" w:rsidRDefault="009A5B1E"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1712" behindDoc="0" locked="0" layoutInCell="1" allowOverlap="1" wp14:anchorId="5870AE4C" wp14:editId="05B099B6">
                <wp:simplePos x="0" y="0"/>
                <wp:positionH relativeFrom="column">
                  <wp:posOffset>-288868</wp:posOffset>
                </wp:positionH>
                <wp:positionV relativeFrom="paragraph">
                  <wp:posOffset>175895</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0468618C" w14:textId="316E1222" w:rsidR="004C75A5" w:rsidRDefault="004C75A5" w:rsidP="00865182">
                            <w:pPr>
                              <w:pStyle w:val="Caption"/>
                              <w:jc w:val="center"/>
                              <w:rPr>
                                <w:noProof/>
                              </w:rPr>
                            </w:pPr>
                            <w:bookmarkStart w:id="32"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0AE4C" id="Text Box 49" o:spid="_x0000_s1033" type="#_x0000_t202" style="position:absolute;margin-left:-22.75pt;margin-top:13.85pt;width:215.5pt;height:21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" stroked="f">
                <v:textbox style="mso-fit-shape-to-text:t" inset="0,0,0,0">
                  <w:txbxContent>
                    <w:p w14:paraId="0468618C" w14:textId="316E1222" w:rsidR="004C75A5" w:rsidRDefault="004C75A5" w:rsidP="00865182">
                      <w:pPr>
                        <w:pStyle w:val="Caption"/>
                        <w:jc w:val="center"/>
                        <w:rPr>
                          <w:noProof/>
                        </w:rPr>
                      </w:pPr>
                      <w:bookmarkStart w:id="33"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3"/>
                    </w:p>
                  </w:txbxContent>
                </v:textbox>
              </v:shape>
            </w:pict>
          </mc:Fallback>
        </mc:AlternateContent>
      </w:r>
    </w:p>
    <w:p w14:paraId="7AE022A3" w14:textId="1038E259" w:rsidR="00E4611D" w:rsidRDefault="009A5B1E"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9664" behindDoc="0" locked="0" layoutInCell="1" allowOverlap="1" wp14:anchorId="19EBEAF2" wp14:editId="7BC94BFD">
                <wp:simplePos x="0" y="0"/>
                <wp:positionH relativeFrom="column">
                  <wp:posOffset>3134418</wp:posOffset>
                </wp:positionH>
                <wp:positionV relativeFrom="paragraph">
                  <wp:posOffset>698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5E50D15E" w14:textId="5AFEF07A" w:rsidR="004C75A5" w:rsidRDefault="004C75A5" w:rsidP="00865182">
                            <w:pPr>
                              <w:pStyle w:val="Caption"/>
                              <w:jc w:val="center"/>
                              <w:rPr>
                                <w:noProof/>
                              </w:rPr>
                            </w:pPr>
                            <w:bookmarkStart w:id="34"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EBEAF2" id="Text Box 47" o:spid="_x0000_s1034" type="#_x0000_t202" style="position:absolute;margin-left:246.8pt;margin-top:.55pt;width:231.15pt;height:21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" stroked="f">
                <v:textbox style="mso-fit-shape-to-text:t" inset="0,0,0,0">
                  <w:txbxContent>
                    <w:p w14:paraId="5E50D15E" w14:textId="5AFEF07A" w:rsidR="004C75A5" w:rsidRDefault="004C75A5" w:rsidP="00865182">
                      <w:pPr>
                        <w:pStyle w:val="Caption"/>
                        <w:jc w:val="center"/>
                        <w:rPr>
                          <w:noProof/>
                        </w:rPr>
                      </w:pPr>
                      <w:bookmarkStart w:id="35"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5"/>
                    </w:p>
                  </w:txbxContent>
                </v:textbox>
              </v:shape>
            </w:pict>
          </mc:Fallback>
        </mc:AlternateContent>
      </w:r>
    </w:p>
    <w:p w14:paraId="039DC1CD" w14:textId="47D8B03F" w:rsidR="00E4611D" w:rsidRDefault="00E4611D"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3760" behindDoc="0" locked="0" layoutInCell="1" allowOverlap="1" wp14:anchorId="46119A53" wp14:editId="7F829780">
                <wp:simplePos x="0" y="0"/>
                <wp:positionH relativeFrom="column">
                  <wp:posOffset>-345440</wp:posOffset>
                </wp:positionH>
                <wp:positionV relativeFrom="paragraph">
                  <wp:posOffset>2322830</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480C0F7B" w14:textId="4B62199B" w:rsidR="004C75A5" w:rsidRDefault="004C75A5" w:rsidP="00865182">
                            <w:pPr>
                              <w:pStyle w:val="Caption"/>
                              <w:jc w:val="center"/>
                              <w:rPr>
                                <w:noProof/>
                              </w:rPr>
                            </w:pPr>
                            <w:bookmarkStart w:id="36"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19A53" id="Text Box 50" o:spid="_x0000_s1035" type="#_x0000_t202" style="position:absolute;margin-left:-27.2pt;margin-top:182.9pt;width:235.35pt;height:21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" stroked="f">
                <v:textbox style="mso-fit-shape-to-text:t" inset="0,0,0,0">
                  <w:txbxContent>
                    <w:p w14:paraId="480C0F7B" w14:textId="4B62199B" w:rsidR="004C75A5" w:rsidRDefault="004C75A5" w:rsidP="00865182">
                      <w:pPr>
                        <w:pStyle w:val="Caption"/>
                        <w:jc w:val="center"/>
                        <w:rPr>
                          <w:noProof/>
                        </w:rPr>
                      </w:pPr>
                      <w:bookmarkStart w:id="37"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7"/>
                    </w:p>
                  </w:txbxContent>
                </v:textbox>
              </v:shape>
            </w:pict>
          </mc:Fallback>
        </mc:AlternateContent>
      </w:r>
      <w:r>
        <w:rPr>
          <w:noProof/>
        </w:rPr>
        <w:drawing>
          <wp:anchor distT="0" distB="0" distL="114300" distR="114300" simplePos="0" relativeHeight="251858944" behindDoc="0" locked="0" layoutInCell="1" allowOverlap="1" wp14:anchorId="79CF0988" wp14:editId="16AD906F">
            <wp:simplePos x="0" y="0"/>
            <wp:positionH relativeFrom="column">
              <wp:posOffset>-345618</wp:posOffset>
            </wp:positionH>
            <wp:positionV relativeFrom="paragraph">
              <wp:posOffset>193773</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208F3E" w14:textId="58F401D9" w:rsidR="00E4611D" w:rsidRDefault="00E4611D"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5808" behindDoc="0" locked="0" layoutInCell="1" allowOverlap="1" wp14:anchorId="23F7B8AD" wp14:editId="0C77F33C">
                <wp:simplePos x="0" y="0"/>
                <wp:positionH relativeFrom="column">
                  <wp:posOffset>3135630</wp:posOffset>
                </wp:positionH>
                <wp:positionV relativeFrom="paragraph">
                  <wp:posOffset>2141220</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15D2F454" w14:textId="236F67B7" w:rsidR="004C75A5" w:rsidRDefault="004C75A5" w:rsidP="00865182">
                            <w:pPr>
                              <w:pStyle w:val="Caption"/>
                              <w:jc w:val="center"/>
                              <w:rPr>
                                <w:noProof/>
                              </w:rPr>
                            </w:pPr>
                            <w:bookmarkStart w:id="38"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7B8AD" id="Text Box 51" o:spid="_x0000_s1036" type="#_x0000_t202" style="position:absolute;margin-left:246.9pt;margin-top:168.6pt;width:217.3pt;height:21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" stroked="f">
                <v:textbox style="mso-fit-shape-to-text:t" inset="0,0,0,0">
                  <w:txbxContent>
                    <w:p w14:paraId="15D2F454" w14:textId="236F67B7" w:rsidR="004C75A5" w:rsidRDefault="004C75A5" w:rsidP="00865182">
                      <w:pPr>
                        <w:pStyle w:val="Caption"/>
                        <w:jc w:val="center"/>
                        <w:rPr>
                          <w:noProof/>
                        </w:rPr>
                      </w:pPr>
                      <w:bookmarkStart w:id="39"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9"/>
                    </w:p>
                  </w:txbxContent>
                </v:textbox>
              </v:shape>
            </w:pict>
          </mc:Fallback>
        </mc:AlternateContent>
      </w:r>
      <w:r>
        <w:rPr>
          <w:noProof/>
        </w:rPr>
        <w:drawing>
          <wp:anchor distT="0" distB="0" distL="114300" distR="114300" simplePos="0" relativeHeight="251860992" behindDoc="0" locked="0" layoutInCell="1" allowOverlap="1" wp14:anchorId="1B8AA6B4" wp14:editId="3129F998">
            <wp:simplePos x="0" y="0"/>
            <wp:positionH relativeFrom="column">
              <wp:posOffset>3135923</wp:posOffset>
            </wp:positionH>
            <wp:positionV relativeFrom="paragraph">
              <wp:posOffset>23446</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62993" cy="206356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241916" w14:textId="77777777" w:rsidR="00E4611D" w:rsidRDefault="00E4611D" w:rsidP="00E4611D">
      <w:pPr>
        <w:autoSpaceDE w:val="0"/>
        <w:autoSpaceDN w:val="0"/>
        <w:adjustRightInd w:val="0"/>
        <w:spacing w:after="0" w:line="240" w:lineRule="auto"/>
        <w:rPr>
          <w:rFonts w:cstheme="minorHAnsi"/>
          <w:bCs/>
          <w:color w:val="FF0000"/>
        </w:rPr>
      </w:pPr>
    </w:p>
    <w:p w14:paraId="15E3397C" w14:textId="77777777" w:rsidR="00E4611D" w:rsidRDefault="00E4611D" w:rsidP="00E4611D">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49211161" w14:textId="77777777" w:rsidR="00E4611D" w:rsidRDefault="00E4611D" w:rsidP="00E4611D">
      <w:pPr>
        <w:autoSpaceDE w:val="0"/>
        <w:autoSpaceDN w:val="0"/>
        <w:adjustRightInd w:val="0"/>
        <w:spacing w:after="0" w:line="240" w:lineRule="auto"/>
        <w:rPr>
          <w:rFonts w:cstheme="minorHAnsi"/>
          <w:bCs/>
          <w:color w:val="FF0000"/>
        </w:rPr>
      </w:pPr>
    </w:p>
    <w:p w14:paraId="14A48D15" w14:textId="77777777" w:rsidR="00E4611D" w:rsidRDefault="00E4611D" w:rsidP="00E4611D">
      <w:pPr>
        <w:autoSpaceDE w:val="0"/>
        <w:autoSpaceDN w:val="0"/>
        <w:adjustRightInd w:val="0"/>
        <w:spacing w:after="0" w:line="240" w:lineRule="auto"/>
        <w:rPr>
          <w:rFonts w:cstheme="minorHAnsi"/>
          <w:bCs/>
          <w:color w:val="FF0000"/>
        </w:rPr>
      </w:pPr>
    </w:p>
    <w:p w14:paraId="07C5261D" w14:textId="77777777" w:rsidR="00E4611D" w:rsidRDefault="00E4611D" w:rsidP="00E4611D">
      <w:pPr>
        <w:autoSpaceDE w:val="0"/>
        <w:autoSpaceDN w:val="0"/>
        <w:adjustRightInd w:val="0"/>
        <w:spacing w:after="0" w:line="240" w:lineRule="auto"/>
        <w:rPr>
          <w:rFonts w:cstheme="minorHAnsi"/>
          <w:bCs/>
          <w:color w:val="FF0000"/>
        </w:rPr>
      </w:pPr>
    </w:p>
    <w:p w14:paraId="3153E4F4" w14:textId="77777777" w:rsidR="00E4611D" w:rsidRDefault="00E4611D" w:rsidP="00E4611D">
      <w:pPr>
        <w:autoSpaceDE w:val="0"/>
        <w:autoSpaceDN w:val="0"/>
        <w:adjustRightInd w:val="0"/>
        <w:spacing w:after="0" w:line="240" w:lineRule="auto"/>
        <w:rPr>
          <w:rFonts w:cstheme="minorHAnsi"/>
          <w:bCs/>
          <w:color w:val="FF0000"/>
        </w:rPr>
      </w:pPr>
    </w:p>
    <w:p w14:paraId="7A8323E0" w14:textId="77777777" w:rsidR="00E4611D" w:rsidRDefault="00E4611D" w:rsidP="00E4611D">
      <w:pPr>
        <w:autoSpaceDE w:val="0"/>
        <w:autoSpaceDN w:val="0"/>
        <w:adjustRightInd w:val="0"/>
        <w:spacing w:after="0" w:line="240" w:lineRule="auto"/>
        <w:rPr>
          <w:rFonts w:cstheme="minorHAnsi"/>
          <w:bCs/>
          <w:color w:val="FF0000"/>
        </w:rPr>
      </w:pPr>
    </w:p>
    <w:p w14:paraId="14045445" w14:textId="77777777" w:rsidR="00E4611D" w:rsidRDefault="00E4611D" w:rsidP="00E4611D">
      <w:pPr>
        <w:autoSpaceDE w:val="0"/>
        <w:autoSpaceDN w:val="0"/>
        <w:adjustRightInd w:val="0"/>
        <w:spacing w:after="0" w:line="240" w:lineRule="auto"/>
        <w:rPr>
          <w:rFonts w:cstheme="minorHAnsi"/>
          <w:bCs/>
          <w:color w:val="FF0000"/>
        </w:rPr>
      </w:pPr>
    </w:p>
    <w:p w14:paraId="05219357" w14:textId="77777777" w:rsidR="00E4611D" w:rsidRDefault="00E4611D" w:rsidP="00E4611D">
      <w:pPr>
        <w:autoSpaceDE w:val="0"/>
        <w:autoSpaceDN w:val="0"/>
        <w:adjustRightInd w:val="0"/>
        <w:spacing w:after="0" w:line="240" w:lineRule="auto"/>
        <w:rPr>
          <w:rFonts w:cstheme="minorHAnsi"/>
          <w:bCs/>
          <w:color w:val="FF0000"/>
        </w:rPr>
      </w:pPr>
    </w:p>
    <w:p w14:paraId="741E33E3" w14:textId="77777777" w:rsidR="00E4611D" w:rsidRDefault="00E4611D" w:rsidP="00E4611D">
      <w:pPr>
        <w:autoSpaceDE w:val="0"/>
        <w:autoSpaceDN w:val="0"/>
        <w:adjustRightInd w:val="0"/>
        <w:spacing w:after="0" w:line="240" w:lineRule="auto"/>
        <w:rPr>
          <w:rFonts w:cstheme="minorHAnsi"/>
          <w:bCs/>
          <w:color w:val="FF0000"/>
        </w:rPr>
      </w:pPr>
    </w:p>
    <w:p w14:paraId="45B99003" w14:textId="643FDED2" w:rsidR="00E4611D" w:rsidRDefault="00E4611D" w:rsidP="00E4611D">
      <w:pPr>
        <w:autoSpaceDE w:val="0"/>
        <w:autoSpaceDN w:val="0"/>
        <w:adjustRightInd w:val="0"/>
        <w:spacing w:after="0" w:line="240" w:lineRule="auto"/>
        <w:rPr>
          <w:rFonts w:cstheme="minorHAnsi"/>
          <w:bCs/>
          <w:color w:val="FF0000"/>
        </w:rPr>
      </w:pPr>
    </w:p>
    <w:p w14:paraId="7AD6A95D" w14:textId="0FB041DF" w:rsidR="00E4611D" w:rsidRDefault="00E4611D" w:rsidP="00E4611D">
      <w:pPr>
        <w:autoSpaceDE w:val="0"/>
        <w:autoSpaceDN w:val="0"/>
        <w:adjustRightInd w:val="0"/>
        <w:spacing w:after="0" w:line="240" w:lineRule="auto"/>
        <w:rPr>
          <w:rFonts w:cstheme="minorHAnsi"/>
          <w:bCs/>
          <w:color w:val="FF0000"/>
        </w:rPr>
      </w:pPr>
    </w:p>
    <w:p w14:paraId="182C52AB" w14:textId="77777777" w:rsidR="00E4611D" w:rsidRDefault="00E4611D" w:rsidP="00E4611D">
      <w:pPr>
        <w:autoSpaceDE w:val="0"/>
        <w:autoSpaceDN w:val="0"/>
        <w:adjustRightInd w:val="0"/>
        <w:spacing w:after="0" w:line="240" w:lineRule="auto"/>
        <w:rPr>
          <w:rFonts w:cstheme="minorHAnsi"/>
          <w:bCs/>
          <w:color w:val="FF0000"/>
        </w:rPr>
      </w:pPr>
    </w:p>
    <w:p w14:paraId="776C2397" w14:textId="77777777" w:rsidR="00E4611D" w:rsidRDefault="00E4611D" w:rsidP="00E4611D"/>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788D213A" w14:textId="617CB0C0" w:rsidR="00626751" w:rsidRDefault="00626751" w:rsidP="00626751">
      <w:r>
        <w:t>People looking for an empty parking spot is one of the significant causes of congestion and wastes the time of students and staff. As shown in Figure 1-12, more than 60% of the students who responded to our survey reported that they take more than 15 minutes to find a vacant parking spot. To a student, 15 minutes late could mean being late to an exam or a quiz. Also, if the professor took attendance at the start of the lecture, the student may be considered absent.</w:t>
      </w:r>
      <w:r w:rsidR="006D1908">
        <w:t xml:space="preserve"> Further,</w:t>
      </w:r>
      <w:r>
        <w:t xml:space="preserve"> Qatar University follows an attendance policy that states that a student automatically fails a course if he/she is absent more than 25% of the course time. Hence, if the problem continues, the student can exceed the allowable times he/she can be absent and fail the course. As a result, a considerable number of students declared that they are forced to come to the university early so that they can get a parking slot for their cars [5].</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lastRenderedPageBreak/>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76D11C8E" w:rsidR="00D14BD2" w:rsidRDefault="0099248E" w:rsidP="0099248E">
      <w:pPr>
        <w:pStyle w:val="Caption"/>
        <w:jc w:val="center"/>
        <w:rPr>
          <w:highlight w:val="yellow"/>
        </w:rPr>
      </w:pPr>
      <w:bookmarkStart w:id="40" w:name="_Toc531732103"/>
      <w:bookmarkStart w:id="41" w:name="_Toc1153348"/>
      <w:bookmarkStart w:id="42" w:name="_Toc122945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1</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2</w:t>
      </w:r>
      <w:r w:rsidR="00E635BD">
        <w:rPr>
          <w:noProof/>
        </w:rPr>
        <w:fldChar w:fldCharType="end"/>
      </w:r>
      <w:r>
        <w:t xml:space="preserve">: </w:t>
      </w:r>
      <w:r w:rsidRPr="00891E96">
        <w:t>Statistics from Survey</w:t>
      </w:r>
      <w:bookmarkEnd w:id="40"/>
      <w:bookmarkEnd w:id="41"/>
      <w:bookmarkEnd w:id="42"/>
    </w:p>
    <w:p w14:paraId="3C69A946" w14:textId="77777777" w:rsidR="00D14BD2" w:rsidRDefault="00D14BD2" w:rsidP="00D14BD2">
      <w:pPr>
        <w:autoSpaceDE w:val="0"/>
        <w:autoSpaceDN w:val="0"/>
        <w:adjustRightInd w:val="0"/>
        <w:spacing w:after="0" w:line="240" w:lineRule="auto"/>
        <w:rPr>
          <w:highlight w:val="yellow"/>
        </w:rPr>
      </w:pPr>
    </w:p>
    <w:p w14:paraId="4D1D4DB5" w14:textId="0795B25C" w:rsidR="00D14BD2" w:rsidRDefault="00E635BD" w:rsidP="006D1908">
      <w:pPr>
        <w:autoSpaceDE w:val="0"/>
        <w:autoSpaceDN w:val="0"/>
        <w:adjustRightInd w:val="0"/>
        <w:spacing w:after="0"/>
      </w:pPr>
      <w:r>
        <w:t>Even though people rarely notice or discuss the environmental impact, the parking problem creates environmental effects as it causes vehicles to consume more fuel while driving around to search for parking spots. The increase in fuel consumption wastes the vehicle owner’s money and leads to more CO2 emissions.</w:t>
      </w:r>
    </w:p>
    <w:p w14:paraId="1D240E2E" w14:textId="77777777" w:rsidR="00E635BD" w:rsidRDefault="00E635BD" w:rsidP="001342C7">
      <w:pPr>
        <w:autoSpaceDE w:val="0"/>
        <w:autoSpaceDN w:val="0"/>
        <w:adjustRightInd w:val="0"/>
        <w:spacing w:after="0"/>
      </w:pPr>
    </w:p>
    <w:p w14:paraId="74FD7859" w14:textId="77777777" w:rsidR="00E635BD" w:rsidRDefault="00E635BD" w:rsidP="00E635BD">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48E3BB51" w:rsidR="004C75A5" w:rsidRPr="0082694E" w:rsidRDefault="004C75A5" w:rsidP="00D14BD2">
                            <w:pPr>
                              <w:pStyle w:val="Caption"/>
                              <w:jc w:val="center"/>
                              <w:rPr>
                                <w:noProof/>
                                <w:color w:val="FF0000"/>
                              </w:rPr>
                            </w:pPr>
                            <w:bookmarkStart w:id="43" w:name="_Toc531732104"/>
                            <w:bookmarkStart w:id="44" w:name="_Toc1153349"/>
                            <w:bookmarkStart w:id="45"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3"/>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" stroked="f">
                <v:textbox style="mso-fit-shape-to-text:t" inset="0,0,0,0">
                  <w:txbxContent>
                    <w:p w14:paraId="49900012" w14:textId="48E3BB51" w:rsidR="004C75A5" w:rsidRPr="0082694E" w:rsidRDefault="004C75A5" w:rsidP="00D14BD2">
                      <w:pPr>
                        <w:pStyle w:val="Caption"/>
                        <w:jc w:val="center"/>
                        <w:rPr>
                          <w:noProof/>
                          <w:color w:val="FF0000"/>
                        </w:rPr>
                      </w:pPr>
                      <w:bookmarkStart w:id="46" w:name="_Toc531732104"/>
                      <w:bookmarkStart w:id="47" w:name="_Toc1153349"/>
                      <w:bookmarkStart w:id="48"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6"/>
                      <w:bookmarkEnd w:id="47"/>
                      <w:bookmarkEnd w:id="48"/>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10D03845" w:rsidR="004C75A5" w:rsidRDefault="004C75A5" w:rsidP="00D14BD2">
                            <w:pPr>
                              <w:pStyle w:val="Caption"/>
                              <w:jc w:val="center"/>
                              <w:rPr>
                                <w:noProof/>
                              </w:rPr>
                            </w:pPr>
                            <w:bookmarkStart w:id="49" w:name="_Toc531732105"/>
                            <w:bookmarkStart w:id="50" w:name="_Toc1153350"/>
                            <w:bookmarkStart w:id="51"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" stroked="f">
                <v:textbox style="mso-fit-shape-to-text:t" inset="0,0,0,0">
                  <w:txbxContent>
                    <w:p w14:paraId="345F8D6E" w14:textId="10D03845" w:rsidR="004C75A5" w:rsidRDefault="004C75A5" w:rsidP="00D14BD2">
                      <w:pPr>
                        <w:pStyle w:val="Caption"/>
                        <w:jc w:val="center"/>
                        <w:rPr>
                          <w:noProof/>
                        </w:rPr>
                      </w:pPr>
                      <w:bookmarkStart w:id="52" w:name="_Toc531732105"/>
                      <w:bookmarkStart w:id="53" w:name="_Toc1153350"/>
                      <w:bookmarkStart w:id="54"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2"/>
                      <w:bookmarkEnd w:id="53"/>
                      <w:bookmarkEnd w:id="54"/>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45"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30642DE9" w14:textId="77777777" w:rsidR="00E635BD" w:rsidRDefault="00E635BD" w:rsidP="00E635BD">
      <w:r>
        <w:t xml:space="preserve">In the end, the university’s reputation is negatively affected with the crisis of parking areas, because it is the first thing that guests see when visiting and students and staff notice when they start their day. </w:t>
      </w:r>
    </w:p>
    <w:p w14:paraId="54F38CE0" w14:textId="617C3993" w:rsidR="00266E93" w:rsidRDefault="00266E93" w:rsidP="001342C7">
      <w:pPr>
        <w:autoSpaceDE w:val="0"/>
        <w:autoSpaceDN w:val="0"/>
        <w:adjustRightInd w:val="0"/>
        <w:spacing w:after="0"/>
        <w:jc w:val="both"/>
        <w:rPr>
          <w:color w:val="000000" w:themeColor="text1"/>
        </w:rPr>
      </w:pPr>
    </w:p>
    <w:p w14:paraId="75B99E8E" w14:textId="77777777" w:rsidR="00EF53BC" w:rsidRDefault="00EF53BC" w:rsidP="001342C7">
      <w:pPr>
        <w:autoSpaceDE w:val="0"/>
        <w:autoSpaceDN w:val="0"/>
        <w:adjustRightInd w:val="0"/>
        <w:spacing w:after="0"/>
        <w:jc w:val="both"/>
        <w:rPr>
          <w:color w:val="000000" w:themeColor="text1"/>
        </w:rPr>
      </w:pPr>
    </w:p>
    <w:p w14:paraId="69DCF6B6" w14:textId="31642B6A"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lastRenderedPageBreak/>
        <w:t>Technical challenges</w:t>
      </w:r>
    </w:p>
    <w:p w14:paraId="6AE25760" w14:textId="77777777" w:rsidR="007D549E" w:rsidRPr="007D549E" w:rsidRDefault="007D549E" w:rsidP="007D549E">
      <w:pPr>
        <w:autoSpaceDE w:val="0"/>
        <w:autoSpaceDN w:val="0"/>
        <w:adjustRightInd w:val="0"/>
        <w:spacing w:after="0" w:line="240" w:lineRule="auto"/>
        <w:jc w:val="both"/>
        <w:rPr>
          <w:b/>
          <w:bCs/>
          <w:color w:val="000000" w:themeColor="text1"/>
          <w:u w:val="single"/>
        </w:rPr>
      </w:pPr>
    </w:p>
    <w:p w14:paraId="2446385D"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The technical challenges we may face doing this project:</w:t>
      </w:r>
    </w:p>
    <w:p w14:paraId="34ED1317"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1.    Ultrasonic sensors might not detect a car if it is not close enough.</w:t>
      </w:r>
    </w:p>
    <w:p w14:paraId="060221E4"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2.    Additional financial and physical resources will be required to scale the system.</w:t>
      </w:r>
    </w:p>
    <w:p w14:paraId="1ADAD4B6"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 xml:space="preserve">3.    Internet connection profoundly affects keeping the system in real time </w:t>
      </w:r>
    </w:p>
    <w:p w14:paraId="581F1C63" w14:textId="77777777" w:rsidR="00DA657E" w:rsidRPr="00DA657E" w:rsidRDefault="00DA657E" w:rsidP="00BF4E65">
      <w:pPr>
        <w:spacing w:after="0"/>
        <w:rPr>
          <w:rFonts w:ascii="Calibri" w:eastAsia="Calibri" w:hAnsi="Calibri" w:cs="Arial"/>
        </w:rPr>
      </w:pPr>
      <w:r w:rsidRPr="00DA657E">
        <w:rPr>
          <w:rFonts w:ascii="Calibri" w:eastAsia="Calibri" w:hAnsi="Calibri" w:cs="Arial"/>
        </w:rPr>
        <w:t>4.    Android application must keep up to date with the latest Android version.</w:t>
      </w:r>
    </w:p>
    <w:p w14:paraId="3C90ECBD" w14:textId="600228A7" w:rsidR="00DA657E" w:rsidRPr="00DA657E" w:rsidRDefault="00DA657E" w:rsidP="00BF4E65">
      <w:pPr>
        <w:spacing w:after="0"/>
        <w:rPr>
          <w:rFonts w:ascii="Calibri" w:eastAsia="Calibri" w:hAnsi="Calibri" w:cs="Arial"/>
        </w:rPr>
      </w:pPr>
      <w:r w:rsidRPr="00DA657E">
        <w:rPr>
          <w:rFonts w:ascii="Calibri" w:eastAsia="Calibri" w:hAnsi="Calibri" w:cs="Arial"/>
        </w:rPr>
        <w:t xml:space="preserve">5.    Android application must be a scalable and extendable, user-friendly application with a high </w:t>
      </w:r>
      <w:r w:rsidR="00556AD6">
        <w:rPr>
          <w:rFonts w:ascii="Calibri" w:eastAsia="Calibri" w:hAnsi="Calibri" w:cs="Arial"/>
        </w:rPr>
        <w:t xml:space="preserve">            </w:t>
      </w:r>
      <w:r w:rsidRPr="00DA657E">
        <w:rPr>
          <w:rFonts w:ascii="Calibri" w:eastAsia="Calibri" w:hAnsi="Calibri" w:cs="Arial"/>
        </w:rPr>
        <w:t>level of performance and services.</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55" w:name="_Toc274166447"/>
      <w:bookmarkStart w:id="56" w:name="_Toc368128751"/>
      <w:bookmarkStart w:id="57" w:name="_Toc1230678"/>
      <w:r w:rsidRPr="0063092F">
        <w:rPr>
          <w:color w:val="365F91" w:themeColor="accent1" w:themeShade="BF"/>
        </w:rPr>
        <w:t>Project significanc</w:t>
      </w:r>
      <w:bookmarkEnd w:id="55"/>
      <w:r w:rsidRPr="0063092F">
        <w:rPr>
          <w:color w:val="365F91" w:themeColor="accent1" w:themeShade="BF"/>
        </w:rPr>
        <w:t>e</w:t>
      </w:r>
      <w:bookmarkEnd w:id="56"/>
      <w:bookmarkEnd w:id="57"/>
    </w:p>
    <w:p w14:paraId="2087FF7E" w14:textId="0C014858" w:rsidR="00DA657E" w:rsidRDefault="00DA657E" w:rsidP="00DA657E">
      <w:r>
        <w:t xml:space="preserve">A parking system is needed to organize and utilize the parking area resources. The parking system can guide the vehicle owners at the university to reduce traffic overcrowdings by suggesting different routes at the campus roads. The system can reduce the vehicle owner’s search time significantly due to the information provided by the smart parking system.  As a result, traffic congestion decreases and the university could fine vehicle owners when they park illegally. </w:t>
      </w:r>
    </w:p>
    <w:p w14:paraId="2C6EBF46" w14:textId="1C615313" w:rsidR="0063092F" w:rsidRPr="00381D37" w:rsidRDefault="00DA657E" w:rsidP="00DA657E">
      <w:r>
        <w:t>A smart parking system will not only be beneficial for Qatar University’ attendants but is also considered valuable for the car parking operators and customers as well as the environment [6][7]. For the parking operators, the data gathered via the implementation of the parking system can be used to predict future parking patterns. Pricing strategies can also be manipulated based on the information gained to increase the university’s profit. In terms of environment protection, decreasing cars emission in the air reduces the level of pollution [6].</w:t>
      </w:r>
    </w:p>
    <w:p w14:paraId="1036301C" w14:textId="631F37F8" w:rsidR="00DA657E" w:rsidRPr="003C75F6" w:rsidRDefault="00264F64" w:rsidP="00DA657E">
      <w:pPr>
        <w:pStyle w:val="Heading2"/>
        <w:numPr>
          <w:ilvl w:val="1"/>
          <w:numId w:val="1"/>
        </w:numPr>
        <w:spacing w:before="240" w:after="240"/>
        <w:ind w:left="540" w:hanging="540"/>
        <w:rPr>
          <w:rFonts w:cstheme="minorHAnsi"/>
          <w:color w:val="365F91" w:themeColor="accent1" w:themeShade="BF"/>
        </w:rPr>
      </w:pPr>
      <w:bookmarkStart w:id="58" w:name="_Toc1230679"/>
      <w:bookmarkStart w:id="59" w:name="_Toc368128752"/>
      <w:r w:rsidRPr="003C75F6">
        <w:rPr>
          <w:color w:val="365F91" w:themeColor="accent1" w:themeShade="BF"/>
        </w:rPr>
        <w:t>Project objectives</w:t>
      </w:r>
      <w:bookmarkEnd w:id="58"/>
    </w:p>
    <w:p w14:paraId="472D4B08" w14:textId="77777777" w:rsidR="00DA657E" w:rsidRDefault="00DA657E" w:rsidP="00DA657E">
      <w:pPr>
        <w:pStyle w:val="ListParagraph"/>
        <w:tabs>
          <w:tab w:val="left" w:pos="360"/>
        </w:tabs>
        <w:ind w:left="360" w:hanging="360"/>
      </w:pPr>
      <w:r>
        <w:t>1.    To design and implement a system that can manage parking areas.</w:t>
      </w:r>
    </w:p>
    <w:p w14:paraId="2FA44A9F" w14:textId="77777777" w:rsidR="00DA657E" w:rsidRDefault="00DA657E" w:rsidP="00DA657E">
      <w:pPr>
        <w:pStyle w:val="ListParagraph"/>
        <w:tabs>
          <w:tab w:val="left" w:pos="360"/>
        </w:tabs>
        <w:ind w:left="360" w:hanging="360"/>
      </w:pPr>
      <w:r>
        <w:t>2.    To use sensors (Ultrasonic Sensor and RFID Reader) to collect data.</w:t>
      </w:r>
    </w:p>
    <w:p w14:paraId="4CCF91FF" w14:textId="77777777" w:rsidR="00DA657E" w:rsidRDefault="00DA657E" w:rsidP="00DA657E">
      <w:pPr>
        <w:pStyle w:val="ListParagraph"/>
        <w:tabs>
          <w:tab w:val="left" w:pos="360"/>
        </w:tabs>
        <w:ind w:left="360" w:hanging="360"/>
      </w:pPr>
      <w:r>
        <w:t>3.    To use microcontroller boards (Arduino) to receive data from used sensors and send it to a database (Firebase) for storage.</w:t>
      </w:r>
    </w:p>
    <w:p w14:paraId="5112E9B4" w14:textId="1375942B" w:rsidR="00264F64" w:rsidRPr="00DA657E" w:rsidRDefault="00DA657E" w:rsidP="00DA657E">
      <w:pPr>
        <w:pStyle w:val="ListParagraph"/>
        <w:tabs>
          <w:tab w:val="left" w:pos="360"/>
        </w:tabs>
        <w:ind w:left="360" w:hanging="360"/>
      </w:pPr>
      <w:r>
        <w:t>4.    To design an Android application and a website.</w:t>
      </w:r>
    </w:p>
    <w:p w14:paraId="6FD3B339" w14:textId="723D9123" w:rsidR="00E74F6D" w:rsidRDefault="00DB6107" w:rsidP="008E4462">
      <w:pPr>
        <w:pStyle w:val="Heading1"/>
        <w:numPr>
          <w:ilvl w:val="0"/>
          <w:numId w:val="1"/>
        </w:numPr>
        <w:spacing w:after="240"/>
      </w:pPr>
      <w:bookmarkStart w:id="60" w:name="_Toc274166449"/>
      <w:bookmarkStart w:id="61" w:name="_Toc368128753"/>
      <w:bookmarkStart w:id="62" w:name="_Toc1230680"/>
      <w:bookmarkEnd w:id="59"/>
      <w:r w:rsidRPr="008E4462">
        <w:t>Background and related work</w:t>
      </w:r>
      <w:bookmarkEnd w:id="60"/>
      <w:bookmarkEnd w:id="61"/>
      <w:bookmarkEnd w:id="62"/>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63" w:name="_Toc368128754"/>
      <w:bookmarkStart w:id="64" w:name="_Toc1230681"/>
      <w:r w:rsidRPr="002D28D4">
        <w:rPr>
          <w:color w:val="365F91" w:themeColor="accent1" w:themeShade="BF"/>
        </w:rPr>
        <w:t>Background</w:t>
      </w:r>
      <w:bookmarkEnd w:id="63"/>
      <w:bookmarkEnd w:id="64"/>
    </w:p>
    <w:p w14:paraId="04692710" w14:textId="6689CA8A" w:rsidR="00FA7FBA" w:rsidRDefault="00FA7FBA" w:rsidP="00FA7FBA">
      <w:r>
        <w:t xml:space="preserve">Finding a parking spot may seem like a superficial problem or an individual problem, but it is, in fact, a problem that causes significant issues in the day to day life of people. In metropolitan areas worldwide, having a parking area is increasingly important, and a substantial amount of land and buildings are set aside to accommodate the growing demand for parking spaces. For instance, in </w:t>
      </w:r>
      <w:r>
        <w:lastRenderedPageBreak/>
        <w:t>Australia, parking areas hold great importance especially in Brisbane, Sydney, and Melbourne where they have a vast number of parking spaces ranging from 25,633 to 41,687 [8]. Furthermore, estimates show that around 30,000 square kilometers of land in Europe and 27,000 square kilometers in the US are devoted to parking spaces [9].</w:t>
      </w:r>
    </w:p>
    <w:p w14:paraId="510C32C1" w14:textId="77777777" w:rsidR="00FA7FBA" w:rsidRDefault="00FA7FBA" w:rsidP="00FA7FBA">
      <w:r>
        <w:t xml:space="preserve">Moreover, parking can be very time consuming and costly. Hence, it comes as no surprise that “The U.S. economy bears the brunt of parking pain as 40% of drivers say they have avoided driving to shops due to parking challenges.” [10]. According to a study from car service company </w:t>
      </w:r>
      <w:proofErr w:type="spellStart"/>
      <w:r>
        <w:t>Inrix</w:t>
      </w:r>
      <w:proofErr w:type="spellEnd"/>
      <w:r>
        <w:t xml:space="preserve">, Americans spend an average of 17 hours per year searching for a vacant parking spot, and this leads to a loss of $345 per driver in wasted time and fuel. Similarly, drivers in the UK spend an average of 44 hours a year looking for empty parking, with an estimated total loss of £733. </w:t>
      </w:r>
    </w:p>
    <w:p w14:paraId="2F24211E" w14:textId="5C03FAD1" w:rsidR="00381D37" w:rsidRPr="00381D37" w:rsidRDefault="00FA7FBA" w:rsidP="00FA7FBA">
      <w:r>
        <w:t>Contrary to the popular belief that generous parking allocations benefit users, the opposite can happen when there is an exaggeration in parking allocations. A big parking lot prolongs transportation time and is a waste of useable land. These effects -along with recent land-use,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65" w:name="_Toc368128755"/>
      <w:bookmarkStart w:id="66" w:name="_Toc1230682"/>
      <w:r w:rsidRPr="00A979BD">
        <w:rPr>
          <w:color w:val="365F91" w:themeColor="accent1" w:themeShade="BF"/>
        </w:rPr>
        <w:t>Related work</w:t>
      </w:r>
      <w:bookmarkEnd w:id="65"/>
      <w:bookmarkEnd w:id="66"/>
    </w:p>
    <w:p w14:paraId="12247B02" w14:textId="2315EDED" w:rsidR="00E74F6D" w:rsidRPr="00BD05E6" w:rsidRDefault="00640045" w:rsidP="00640045">
      <w:r>
        <w:t xml:space="preserve">Several studies conducted and presented in previous literature related to our project have helped us in the development and implementation of our design. </w:t>
      </w: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72B5918" w14:textId="77777777" w:rsidR="00640045" w:rsidRDefault="00640045" w:rsidP="00640045">
      <w:r>
        <w:t>[11] have used GSM technology to propose a secure and smart reservation system for parking areas. The system consists of two major modules which are security reservation module and parking lot monitoring.</w:t>
      </w: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55A07762" w14:textId="77777777" w:rsidR="00640045" w:rsidRDefault="00640045" w:rsidP="00640045">
      <w:r>
        <w:t>The main idea is that the user has to send an SMS message using GSM (Global System for Mobile communications) to a Visual Basic (VB) application in a laptop/PC. The VB then processes the requested data and checks the available spot. They use open APIs in VB to handle SMS messages. If the requested parking lot is available, the user will receive a confirmed message that has the location for the spot and password. Otherwise, it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5DCD82E9" w14:textId="77777777" w:rsidR="00CE2010" w:rsidRDefault="00CE2010" w:rsidP="00CE2010">
      <w:r>
        <w:t xml:space="preserve">The primary aim of this module is to show the status of the parking spots using Parking Layout Animation program through Visual Basic application in a laptop/PC. Their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and then the controller will verify this password. If the password is valid, the gate will open, and the Parking Layout module will update the spot status to </w:t>
      </w:r>
      <w:r w:rsidRPr="00BF4E65">
        <w:rPr>
          <w:i/>
          <w:iCs/>
        </w:rPr>
        <w:t>occupied</w:t>
      </w:r>
      <w:r>
        <w:t>.</w:t>
      </w:r>
    </w:p>
    <w:p w14:paraId="24137885" w14:textId="2D5F8458" w:rsidR="00F01609" w:rsidRPr="00CE2010" w:rsidRDefault="00690028" w:rsidP="00CE2010">
      <w:r>
        <w:rPr>
          <w:noProof/>
        </w:rPr>
        <w:lastRenderedPageBreak/>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E62CD3A" w14:textId="442A8432" w:rsidR="004C75A5" w:rsidRDefault="004C75A5" w:rsidP="00F71632">
                            <w:pPr>
                              <w:pStyle w:val="Caption"/>
                              <w:rPr>
                                <w:noProof/>
                              </w:rPr>
                            </w:pPr>
                            <w:bookmarkStart w:id="67" w:name="_Toc531732106"/>
                            <w:bookmarkStart w:id="68" w:name="_Toc1153351"/>
                            <w:bookmarkStart w:id="69"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7"/>
                            <w:bookmarkEnd w:id="68"/>
                            <w:bookmarkEnd w:id="69"/>
                          </w:p>
                          <w:p w14:paraId="2E1E391F" w14:textId="77777777" w:rsidR="004C75A5" w:rsidRPr="00CE2010" w:rsidRDefault="004C75A5" w:rsidP="00CE201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46.45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" stroked="f">
                <v:textbox style="mso-fit-shape-to-text:t" inset="0,0,0,0">
                  <w:txbxContent>
                    <w:p w14:paraId="3E62CD3A" w14:textId="442A8432" w:rsidR="004C75A5" w:rsidRDefault="004C75A5" w:rsidP="00F71632">
                      <w:pPr>
                        <w:pStyle w:val="Caption"/>
                        <w:rPr>
                          <w:noProof/>
                        </w:rPr>
                      </w:pPr>
                      <w:bookmarkStart w:id="70" w:name="_Toc531732106"/>
                      <w:bookmarkStart w:id="71" w:name="_Toc1153351"/>
                      <w:bookmarkStart w:id="72"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0"/>
                      <w:bookmarkEnd w:id="71"/>
                      <w:bookmarkEnd w:id="72"/>
                    </w:p>
                    <w:p w14:paraId="2E1E391F" w14:textId="77777777" w:rsidR="004C75A5" w:rsidRPr="00CE2010" w:rsidRDefault="004C75A5" w:rsidP="00CE2010"/>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010">
        <w:t xml:space="preserve">By using this approach, the user will be charged by the telecommunication company to send SMS messages. Also, GSM is prone to be easily congested in crowded areas [12]. In their approach, all information is stored locally on one computer which is inefficient as the computer memory will eventually be too full to save any more information from the system. Also, if the computer is somehow damaged, all the data will be lost. </w:t>
      </w: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59D98C85" w14:textId="77777777" w:rsidR="00CE2010" w:rsidRDefault="00CE2010" w:rsidP="00CE2010">
      <w:r>
        <w:t>[13] used an image processing technique to detect if the parking lot is empty or not. The proposed solution is carried out in 5 steps as follows:</w:t>
      </w:r>
    </w:p>
    <w:p w14:paraId="45F7647B" w14:textId="1629BA37" w:rsidR="00F71632" w:rsidRPr="0000008F" w:rsidRDefault="00F71632" w:rsidP="00381D37">
      <w:pPr>
        <w:spacing w:after="0"/>
        <w:rPr>
          <w:rFonts w:cstheme="minorHAnsi"/>
        </w:rPr>
      </w:pPr>
    </w:p>
    <w:p w14:paraId="3ED6976E" w14:textId="02445EA3"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7872" behindDoc="0" locked="0" layoutInCell="1" allowOverlap="1" wp14:anchorId="4A3BF0D6" wp14:editId="41403E68">
            <wp:simplePos x="0" y="0"/>
            <wp:positionH relativeFrom="column">
              <wp:posOffset>4102735</wp:posOffset>
            </wp:positionH>
            <wp:positionV relativeFrom="paragraph">
              <wp:posOffset>571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1- System Initialization:</w:t>
      </w:r>
    </w:p>
    <w:p w14:paraId="41F27FF1" w14:textId="77777777" w:rsidR="00CE2010" w:rsidRDefault="00CE2010" w:rsidP="00CE2010">
      <w:r>
        <w:t>In the beginning, a rounded brown image is drawn at each parking manually to determine their positions.</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4D7EFA8C">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04C1AB74" w:rsidR="004C75A5" w:rsidRPr="0050108F" w:rsidRDefault="004C75A5" w:rsidP="00F71632">
                            <w:pPr>
                              <w:pStyle w:val="Caption"/>
                              <w:jc w:val="center"/>
                              <w:rPr>
                                <w:rFonts w:eastAsiaTheme="minorHAnsi" w:cstheme="minorHAnsi"/>
                                <w:noProof/>
                                <w:sz w:val="16"/>
                                <w:szCs w:val="16"/>
                              </w:rPr>
                            </w:pPr>
                            <w:bookmarkStart w:id="73" w:name="_Toc531732107"/>
                            <w:bookmarkStart w:id="74" w:name="_Toc1153352"/>
                            <w:bookmarkStart w:id="75" w:name="_Toc1229462"/>
                            <w:bookmarkStart w:id="7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3"/>
                            <w:bookmarkEnd w:id="74"/>
                            <w:bookmarkEnd w:id="75"/>
                            <w:r w:rsidRPr="0050108F">
                              <w:rPr>
                                <w:rFonts w:cstheme="minorHAnsi"/>
                                <w:sz w:val="16"/>
                                <w:szCs w:val="16"/>
                              </w:rPr>
                              <w:t xml:space="preserve"> </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22.9pt;margin-top:1.2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" stroked="f">
                <v:textbox style="mso-fit-shape-to-text:t" inset="0,0,0,0">
                  <w:txbxContent>
                    <w:p w14:paraId="590E6848" w14:textId="04C1AB74" w:rsidR="004C75A5" w:rsidRPr="0050108F" w:rsidRDefault="004C75A5" w:rsidP="00F71632">
                      <w:pPr>
                        <w:pStyle w:val="Caption"/>
                        <w:jc w:val="center"/>
                        <w:rPr>
                          <w:rFonts w:eastAsiaTheme="minorHAnsi" w:cstheme="minorHAnsi"/>
                          <w:noProof/>
                          <w:sz w:val="16"/>
                          <w:szCs w:val="16"/>
                        </w:rPr>
                      </w:pPr>
                      <w:bookmarkStart w:id="77" w:name="_Toc531732107"/>
                      <w:bookmarkStart w:id="78" w:name="_Toc1153352"/>
                      <w:bookmarkStart w:id="79" w:name="_Toc1229462"/>
                      <w:bookmarkStart w:id="80"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79"/>
                      <w:r w:rsidRPr="0050108F">
                        <w:rPr>
                          <w:rFonts w:cstheme="minorHAnsi"/>
                          <w:sz w:val="16"/>
                          <w:szCs w:val="16"/>
                        </w:rPr>
                        <w:t xml:space="preserve"> </w:t>
                      </w:r>
                      <w:bookmarkEnd w:id="80"/>
                    </w:p>
                  </w:txbxContent>
                </v:textbox>
                <w10:wrap type="square"/>
              </v:shape>
            </w:pict>
          </mc:Fallback>
        </mc:AlternateContent>
      </w:r>
    </w:p>
    <w:p w14:paraId="24D3AC6E"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15D0C55">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5FF79DE9" w14:textId="77777777" w:rsidR="00CE2010" w:rsidRDefault="00CE2010" w:rsidP="00CE2010">
      <w:r>
        <w:t>The camera captures an RGB image for the car park scene and sends it to the processing unit that runs in MATLAB.</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5E2CF9EB">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7D4BE3F2" w:rsidR="004C75A5" w:rsidRPr="0050108F" w:rsidRDefault="004C75A5" w:rsidP="00F71632">
                            <w:pPr>
                              <w:pStyle w:val="Caption"/>
                              <w:jc w:val="center"/>
                              <w:rPr>
                                <w:rFonts w:eastAsiaTheme="minorHAnsi" w:cstheme="minorHAnsi"/>
                                <w:noProof/>
                                <w:sz w:val="16"/>
                                <w:szCs w:val="16"/>
                              </w:rPr>
                            </w:pPr>
                            <w:bookmarkStart w:id="81" w:name="_Toc531732108"/>
                            <w:bookmarkStart w:id="82" w:name="_Toc1153353"/>
                            <w:bookmarkStart w:id="83" w:name="_Toc1229463"/>
                            <w:bookmarkStart w:id="84"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1"/>
                            <w:bookmarkEnd w:id="82"/>
                            <w:bookmarkEnd w:id="83"/>
                            <w:r w:rsidRPr="0050108F">
                              <w:rPr>
                                <w:rFonts w:cstheme="minorHAnsi"/>
                                <w:sz w:val="16"/>
                                <w:szCs w:val="16"/>
                              </w:rPr>
                              <w:t xml:space="preserve"> </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7.95pt;margin-top:.4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" stroked="f">
                <v:textbox style="mso-fit-shape-to-text:t" inset="0,0,0,0">
                  <w:txbxContent>
                    <w:p w14:paraId="18C36E52" w14:textId="7D4BE3F2" w:rsidR="004C75A5" w:rsidRPr="0050108F" w:rsidRDefault="004C75A5" w:rsidP="00F71632">
                      <w:pPr>
                        <w:pStyle w:val="Caption"/>
                        <w:jc w:val="center"/>
                        <w:rPr>
                          <w:rFonts w:eastAsiaTheme="minorHAnsi" w:cstheme="minorHAnsi"/>
                          <w:noProof/>
                          <w:sz w:val="16"/>
                          <w:szCs w:val="16"/>
                        </w:rPr>
                      </w:pPr>
                      <w:bookmarkStart w:id="85" w:name="_Toc531732108"/>
                      <w:bookmarkStart w:id="86" w:name="_Toc1153353"/>
                      <w:bookmarkStart w:id="87" w:name="_Toc1229463"/>
                      <w:bookmarkStart w:id="88"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7"/>
                      <w:r w:rsidRPr="0050108F">
                        <w:rPr>
                          <w:rFonts w:cstheme="minorHAnsi"/>
                          <w:sz w:val="16"/>
                          <w:szCs w:val="16"/>
                        </w:rPr>
                        <w:t xml:space="preserve"> </w:t>
                      </w:r>
                      <w:bookmarkEnd w:id="88"/>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lastRenderedPageBreak/>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76E789EF" w:rsidR="00F71632" w:rsidRPr="00CE2010" w:rsidRDefault="00F71632" w:rsidP="00CE2010">
      <w:r w:rsidRPr="0000008F">
        <w:rPr>
          <w:rFonts w:cstheme="minorHAnsi"/>
          <w:noProof/>
        </w:rPr>
        <mc:AlternateContent>
          <mc:Choice Requires="wps">
            <w:drawing>
              <wp:anchor distT="0" distB="0" distL="114300" distR="114300" simplePos="0" relativeHeight="251736064" behindDoc="0" locked="0" layoutInCell="1" allowOverlap="1" wp14:anchorId="1FA1F08A" wp14:editId="299CCD4E">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5C0FFAC4" w:rsidR="004C75A5" w:rsidRPr="0050108F" w:rsidRDefault="004C75A5" w:rsidP="00F71632">
                            <w:pPr>
                              <w:pStyle w:val="Caption"/>
                              <w:jc w:val="center"/>
                              <w:rPr>
                                <w:rFonts w:eastAsiaTheme="minorHAnsi" w:cstheme="minorHAnsi"/>
                                <w:noProof/>
                                <w:sz w:val="16"/>
                                <w:szCs w:val="16"/>
                              </w:rPr>
                            </w:pPr>
                            <w:bookmarkStart w:id="89" w:name="_Toc531732109"/>
                            <w:bookmarkStart w:id="90" w:name="_Toc1153354"/>
                            <w:bookmarkStart w:id="91" w:name="_Toc1229464"/>
                            <w:bookmarkStart w:id="92"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9"/>
                            <w:bookmarkEnd w:id="90"/>
                            <w:bookmarkEnd w:id="91"/>
                            <w:r w:rsidRPr="0050108F">
                              <w:rPr>
                                <w:rFonts w:cstheme="minorHAnsi"/>
                                <w:sz w:val="16"/>
                                <w:szCs w:val="16"/>
                              </w:rPr>
                              <w:t xml:space="preserv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62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" stroked="f">
                <v:textbox inset="0,0,0,0">
                  <w:txbxContent>
                    <w:p w14:paraId="1C6C034D" w14:textId="5C0FFAC4" w:rsidR="004C75A5" w:rsidRPr="0050108F" w:rsidRDefault="004C75A5" w:rsidP="00F71632">
                      <w:pPr>
                        <w:pStyle w:val="Caption"/>
                        <w:jc w:val="center"/>
                        <w:rPr>
                          <w:rFonts w:eastAsiaTheme="minorHAnsi" w:cstheme="minorHAnsi"/>
                          <w:noProof/>
                          <w:sz w:val="16"/>
                          <w:szCs w:val="16"/>
                        </w:rPr>
                      </w:pPr>
                      <w:bookmarkStart w:id="93" w:name="_Toc531732109"/>
                      <w:bookmarkStart w:id="94" w:name="_Toc1153354"/>
                      <w:bookmarkStart w:id="95" w:name="_Toc1229464"/>
                      <w:bookmarkStart w:id="96"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5"/>
                      <w:r w:rsidRPr="0050108F">
                        <w:rPr>
                          <w:rFonts w:cstheme="minorHAnsi"/>
                          <w:sz w:val="16"/>
                          <w:szCs w:val="16"/>
                        </w:rPr>
                        <w:t xml:space="preserve"> </w:t>
                      </w:r>
                      <w:bookmarkEnd w:id="96"/>
                    </w:p>
                  </w:txbxContent>
                </v:textbox>
                <w10:wrap type="square"/>
              </v:shape>
            </w:pict>
          </mc:Fallback>
        </mc:AlternateContent>
      </w:r>
      <w:r w:rsidR="00CE2010">
        <w:t>MATLAB converts the RGB Image to a grey scale image. Then thresholding technique on the grey scale image is applied to create a binary image. This technique helps in separating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265AE129" w:rsidR="00F71632" w:rsidRPr="00CE2010" w:rsidRDefault="00F71632" w:rsidP="00CE2010">
      <w:r w:rsidRPr="0000008F">
        <w:rPr>
          <w:rFonts w:cstheme="minorHAnsi"/>
          <w:noProof/>
        </w:rPr>
        <mc:AlternateContent>
          <mc:Choice Requires="wps">
            <w:drawing>
              <wp:anchor distT="0" distB="0" distL="114300" distR="114300" simplePos="0" relativeHeight="251737088" behindDoc="1" locked="0" layoutInCell="1" allowOverlap="1" wp14:anchorId="1A42C0B8" wp14:editId="0DE8196E">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06429344" w:rsidR="004C75A5" w:rsidRPr="0050108F" w:rsidRDefault="004C75A5" w:rsidP="00F71632">
                            <w:pPr>
                              <w:pStyle w:val="Caption"/>
                              <w:jc w:val="center"/>
                              <w:rPr>
                                <w:rFonts w:eastAsiaTheme="minorHAnsi" w:cstheme="minorHAnsi"/>
                                <w:noProof/>
                                <w:sz w:val="16"/>
                                <w:szCs w:val="16"/>
                              </w:rPr>
                            </w:pPr>
                            <w:bookmarkStart w:id="97" w:name="_Toc531732110"/>
                            <w:bookmarkStart w:id="98" w:name="_Toc1153355"/>
                            <w:bookmarkStart w:id="99" w:name="_Toc1229465"/>
                            <w:bookmarkStart w:id="100"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7"/>
                            <w:bookmarkEnd w:id="98"/>
                            <w:bookmarkEnd w:id="99"/>
                            <w:r w:rsidRPr="0050108F">
                              <w:rPr>
                                <w:rFonts w:cstheme="minorHAnsi"/>
                                <w:sz w:val="16"/>
                                <w:szCs w:val="16"/>
                              </w:rPr>
                              <w:t xml:space="preserve"> </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6pt;margin-top:45.2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" stroked="f">
                <v:textbox inset="0,0,0,0">
                  <w:txbxContent>
                    <w:p w14:paraId="76C76DB2" w14:textId="06429344" w:rsidR="004C75A5" w:rsidRPr="0050108F" w:rsidRDefault="004C75A5" w:rsidP="00F71632">
                      <w:pPr>
                        <w:pStyle w:val="Caption"/>
                        <w:jc w:val="center"/>
                        <w:rPr>
                          <w:rFonts w:eastAsiaTheme="minorHAnsi" w:cstheme="minorHAnsi"/>
                          <w:noProof/>
                          <w:sz w:val="16"/>
                          <w:szCs w:val="16"/>
                        </w:rPr>
                      </w:pPr>
                      <w:bookmarkStart w:id="101" w:name="_Toc531732110"/>
                      <w:bookmarkStart w:id="102" w:name="_Toc1153355"/>
                      <w:bookmarkStart w:id="103" w:name="_Toc1229465"/>
                      <w:bookmarkStart w:id="104"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3"/>
                      <w:r w:rsidRPr="0050108F">
                        <w:rPr>
                          <w:rFonts w:cstheme="minorHAnsi"/>
                          <w:sz w:val="16"/>
                          <w:szCs w:val="16"/>
                        </w:rPr>
                        <w:t xml:space="preserve"> </w:t>
                      </w:r>
                      <w:bookmarkEnd w:id="104"/>
                    </w:p>
                  </w:txbxContent>
                </v:textbox>
                <w10:wrap type="tight"/>
              </v:shape>
            </w:pict>
          </mc:Fallback>
        </mc:AlternateContent>
      </w:r>
      <w:r w:rsidR="00CE2010">
        <w:t xml:space="preserve">The morphology functions such as dilation, erosion, opening, and closing are used to remove noise from the binary image as well as to trace the exterior boundaries of the object. </w:t>
      </w:r>
    </w:p>
    <w:p w14:paraId="59693B4A" w14:textId="77777777"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36FD8760">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54BCC9AE" w14:textId="77777777" w:rsidR="00CE2010" w:rsidRDefault="00CE2010" w:rsidP="00CE2010">
      <w:r>
        <w:t>The system detects if the parking lot is empty or not by identifying the rounded brown image at every spot.</w:t>
      </w:r>
    </w:p>
    <w:p w14:paraId="6E2638AC" w14:textId="77777777" w:rsidR="00F71632" w:rsidRDefault="00F71632" w:rsidP="00F71632">
      <w:pPr>
        <w:spacing w:after="0"/>
        <w:rPr>
          <w:rFonts w:cstheme="minorHAnsi"/>
        </w:rPr>
      </w:pPr>
    </w:p>
    <w:p w14:paraId="4B591133" w14:textId="77777777" w:rsidR="00F71632" w:rsidRPr="0000008F" w:rsidRDefault="00F71632" w:rsidP="00F71632">
      <w:pPr>
        <w:spacing w:after="0"/>
        <w:rPr>
          <w:rFonts w:cstheme="minorHAnsi"/>
        </w:rPr>
      </w:pPr>
    </w:p>
    <w:p w14:paraId="32F5AEF7" w14:textId="77777777"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0F273BB8">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5C32BBA" w:rsidR="004C75A5" w:rsidRPr="0050108F" w:rsidRDefault="004C75A5" w:rsidP="00F71632">
                            <w:pPr>
                              <w:pStyle w:val="Caption"/>
                              <w:jc w:val="center"/>
                              <w:rPr>
                                <w:rFonts w:eastAsiaTheme="minorHAnsi" w:cstheme="minorHAnsi"/>
                                <w:noProof/>
                                <w:sz w:val="16"/>
                                <w:szCs w:val="16"/>
                              </w:rPr>
                            </w:pPr>
                            <w:bookmarkStart w:id="105" w:name="_Toc531732111"/>
                            <w:bookmarkStart w:id="106" w:name="_Toc1153356"/>
                            <w:bookmarkStart w:id="107" w:name="_Toc1229466"/>
                            <w:bookmarkStart w:id="108"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5"/>
                            <w:bookmarkEnd w:id="106"/>
                            <w:bookmarkEnd w:id="107"/>
                            <w:r w:rsidRPr="0050108F">
                              <w:rPr>
                                <w:rFonts w:cstheme="minorHAnsi"/>
                                <w:sz w:val="16"/>
                                <w:szCs w:val="16"/>
                              </w:rPr>
                              <w:t xml:space="preserve"> </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3F4EE8" id="Text Box 15" o:spid="_x0000_s1044" type="#_x0000_t202" style="position:absolute;margin-left:322.35pt;margin-top:.45pt;width:128.15pt;height:19.7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" stroked="f">
                <v:textbox style="mso-fit-shape-to-text:t" inset="0,0,0,0">
                  <w:txbxContent>
                    <w:p w14:paraId="5BC845DD" w14:textId="35C32BBA" w:rsidR="004C75A5" w:rsidRPr="0050108F" w:rsidRDefault="004C75A5" w:rsidP="00F71632">
                      <w:pPr>
                        <w:pStyle w:val="Caption"/>
                        <w:jc w:val="center"/>
                        <w:rPr>
                          <w:rFonts w:eastAsiaTheme="minorHAnsi" w:cstheme="minorHAnsi"/>
                          <w:noProof/>
                          <w:sz w:val="16"/>
                          <w:szCs w:val="16"/>
                        </w:rPr>
                      </w:pPr>
                      <w:bookmarkStart w:id="109" w:name="_Toc531732111"/>
                      <w:bookmarkStart w:id="110" w:name="_Toc1153356"/>
                      <w:bookmarkStart w:id="111" w:name="_Toc1229466"/>
                      <w:bookmarkStart w:id="11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1"/>
                      <w:r w:rsidRPr="0050108F">
                        <w:rPr>
                          <w:rFonts w:cstheme="minorHAnsi"/>
                          <w:sz w:val="16"/>
                          <w:szCs w:val="16"/>
                        </w:rPr>
                        <w:t xml:space="preserve"> </w:t>
                      </w:r>
                      <w:bookmarkEnd w:id="112"/>
                    </w:p>
                  </w:txbxContent>
                </v:textbox>
                <w10:wrap type="tight"/>
              </v:shape>
            </w:pict>
          </mc:Fallback>
        </mc:AlternateContent>
      </w:r>
    </w:p>
    <w:p w14:paraId="1646009E" w14:textId="77777777" w:rsidR="00F71632" w:rsidRDefault="00F71632" w:rsidP="00F71632">
      <w:pPr>
        <w:spacing w:after="0"/>
        <w:rPr>
          <w:rFonts w:cstheme="minorHAnsi"/>
        </w:rPr>
      </w:pPr>
    </w:p>
    <w:p w14:paraId="72CDCCD2" w14:textId="77777777" w:rsidR="00CE2010" w:rsidRDefault="00CE2010" w:rsidP="00CE2010">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113" w:name="_Toc501591023"/>
      <w:r w:rsidRPr="00381D37">
        <w:rPr>
          <w:rFonts w:cstheme="minorHAnsi"/>
          <w:b/>
          <w:bCs/>
        </w:rPr>
        <w:t>Monitoring Parking Space Availability via Zigbee Technology</w:t>
      </w:r>
    </w:p>
    <w:p w14:paraId="753CB7D2" w14:textId="77777777" w:rsidR="00CE2010" w:rsidRDefault="00CE2010" w:rsidP="00CE2010">
      <w:r>
        <w:t>In [14], the system’s primary function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1C273290" w:rsidR="00681262" w:rsidRDefault="00681262" w:rsidP="00681262">
      <w:pPr>
        <w:rPr>
          <w:rFonts w:cstheme="minorHAnsi"/>
          <w:u w:val="single"/>
        </w:rPr>
      </w:pPr>
      <w:r w:rsidRPr="00C738B7">
        <w:rPr>
          <w:rFonts w:cstheme="minorHAnsi"/>
          <w:u w:val="single"/>
        </w:rPr>
        <w:t>Parking Lot Vacancy Monitoring Module</w:t>
      </w:r>
    </w:p>
    <w:p w14:paraId="26CB8007" w14:textId="67FB56FB" w:rsidR="00CE2010" w:rsidRPr="00C738B7" w:rsidRDefault="00CE2010" w:rsidP="00681262">
      <w:pPr>
        <w:rPr>
          <w:rFonts w:cstheme="minorHAnsi"/>
          <w:u w:val="single"/>
        </w:rPr>
      </w:pPr>
      <w:r>
        <w:t>The module comprises of digital infrared sensors, Zigbee module, PIC microcontroller 18F4550, and an LCD. This module is used to detect the available parking spots. A digital infrared sensor is implemented on top of each parking spot to detect the existence of a vehicle such that each sensor is used to monitor one parking spot. Infrared sensors work with the reflected light wave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lastRenderedPageBreak/>
        <w:t>Master Module</w:t>
      </w:r>
    </w:p>
    <w:p w14:paraId="705A0ACC" w14:textId="7F05C5A4" w:rsidR="00CE2010" w:rsidRDefault="00CE2010" w:rsidP="00CE2010">
      <w:r>
        <w:t>The master module consists of a GUI display shown through a PC or a laptop, and a Zigbee module. The GUI display, shown in Figure 2-7, allows the user to see precisely which parking spot is available. Whenever the Zigbee module receives data about a particular parking spot from the Parking Lot Vacancy Monitoring module, it informs the PC/laptop that it is interfaced with to update the status of a parking spot.</w:t>
      </w:r>
    </w:p>
    <w:p w14:paraId="1300E89D" w14:textId="790554D9" w:rsidR="00CE2010" w:rsidRDefault="00CE2010" w:rsidP="00CE2010">
      <w:r>
        <w:t>However, this system has several disadvantages. The infrared sensor is hugely dependent on light as brighter surfaces are more accessible for detection than darker surfaces. Hence, changing light conditions could give wrong outputs. Also, the system does not have a mobile application for a remote user interface and restrict its users to a GUI interface at the gates of the parking lot.</w:t>
      </w:r>
    </w:p>
    <w:p w14:paraId="24E87D0B" w14:textId="60828EDC" w:rsidR="00CE2010" w:rsidRDefault="00CE2010" w:rsidP="00CE2010">
      <w:r>
        <w:rPr>
          <w:noProof/>
        </w:rPr>
        <mc:AlternateContent>
          <mc:Choice Requires="wps">
            <w:drawing>
              <wp:anchor distT="0" distB="0" distL="114300" distR="114300" simplePos="0" relativeHeight="251850752" behindDoc="0" locked="0" layoutInCell="1" allowOverlap="1" wp14:anchorId="4C1F9E84" wp14:editId="46CC49E3">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659E2642" w:rsidR="004C75A5" w:rsidRDefault="004C75A5" w:rsidP="00EF5D5C">
                            <w:pPr>
                              <w:pStyle w:val="Caption"/>
                              <w:jc w:val="center"/>
                              <w:rPr>
                                <w:noProof/>
                              </w:rPr>
                            </w:pPr>
                            <w:bookmarkStart w:id="114" w:name="_Toc531732112"/>
                            <w:bookmarkStart w:id="115" w:name="_Toc1153357"/>
                            <w:bookmarkStart w:id="116"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4"/>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40pt;margin-top:230.45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" stroked="f">
                <v:textbox style="mso-fit-shape-to-text:t" inset="0,0,0,0">
                  <w:txbxContent>
                    <w:p w14:paraId="121E4556" w14:textId="659E2642" w:rsidR="004C75A5" w:rsidRDefault="004C75A5" w:rsidP="00EF5D5C">
                      <w:pPr>
                        <w:pStyle w:val="Caption"/>
                        <w:jc w:val="center"/>
                        <w:rPr>
                          <w:noProof/>
                        </w:rPr>
                      </w:pPr>
                      <w:bookmarkStart w:id="117" w:name="_Toc531732112"/>
                      <w:bookmarkStart w:id="118" w:name="_Toc1153357"/>
                      <w:bookmarkStart w:id="119"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357FDEC8">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366FE1F5" w14:textId="3423CEB3" w:rsidR="00EF4E40" w:rsidRPr="00EF4E40" w:rsidRDefault="00CE2010" w:rsidP="00EF4E40">
      <w:pPr>
        <w:rPr>
          <w:rFonts w:cstheme="minorHAnsi"/>
        </w:rPr>
      </w:pPr>
      <w:r>
        <w:rPr>
          <w:noProof/>
        </w:rPr>
        <w:drawing>
          <wp:anchor distT="0" distB="0" distL="114300" distR="114300" simplePos="0" relativeHeight="251851776" behindDoc="0" locked="0" layoutInCell="1" allowOverlap="1" wp14:anchorId="57FB6587" wp14:editId="2A796367">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27BC54" w14:textId="6D14057F" w:rsidR="00EF4E40" w:rsidRDefault="00EF4E40" w:rsidP="00983B4B">
      <w:pPr>
        <w:keepNext/>
      </w:pPr>
    </w:p>
    <w:p w14:paraId="7D3C5063" w14:textId="77777777" w:rsidR="00EF4E40" w:rsidRDefault="00EF4E40" w:rsidP="00681262">
      <w:pPr>
        <w:pStyle w:val="Caption"/>
        <w:jc w:val="center"/>
      </w:pPr>
      <w:bookmarkStart w:id="120"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BA8D0CA" w:rsidR="00681262" w:rsidRPr="00681262" w:rsidRDefault="00681262" w:rsidP="00A979BD">
      <w:pPr>
        <w:pStyle w:val="Caption"/>
        <w:jc w:val="center"/>
      </w:pPr>
      <w:bookmarkStart w:id="121" w:name="_Toc1153358"/>
      <w:bookmarkStart w:id="122" w:name="_Toc122946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120"/>
      <w:bookmarkEnd w:id="121"/>
      <w:bookmarkEnd w:id="122"/>
      <w:r>
        <w:rPr>
          <w:rFonts w:ascii="Times New Roman" w:hAnsi="Times New Roman" w:cs="Times New Roman"/>
          <w:sz w:val="24"/>
          <w:szCs w:val="24"/>
        </w:rPr>
        <w:t xml:space="preserve">  </w:t>
      </w:r>
      <w:r>
        <w:t xml:space="preserve">                 </w:t>
      </w:r>
    </w:p>
    <w:p w14:paraId="58FC18E2" w14:textId="77777777" w:rsidR="00CE2010" w:rsidRDefault="00CE2010" w:rsidP="00681262">
      <w:pPr>
        <w:rPr>
          <w:rFonts w:cstheme="minorHAnsi"/>
          <w:b/>
          <w:bCs/>
        </w:rPr>
      </w:pPr>
    </w:p>
    <w:p w14:paraId="4EA3DA98" w14:textId="77777777" w:rsidR="00CE2010" w:rsidRDefault="00CE2010" w:rsidP="00681262">
      <w:pPr>
        <w:rPr>
          <w:rFonts w:cstheme="minorHAnsi"/>
          <w:b/>
          <w:bCs/>
        </w:rPr>
      </w:pPr>
    </w:p>
    <w:p w14:paraId="3A9110D4" w14:textId="5A53745C" w:rsidR="00681262" w:rsidRPr="003120B5" w:rsidRDefault="00681262" w:rsidP="00681262">
      <w:pPr>
        <w:rPr>
          <w:rFonts w:cstheme="minorHAnsi"/>
          <w:b/>
          <w:bCs/>
        </w:rPr>
      </w:pPr>
      <w:r w:rsidRPr="003120B5">
        <w:rPr>
          <w:rFonts w:cstheme="minorHAnsi"/>
          <w:b/>
          <w:bCs/>
        </w:rPr>
        <w:lastRenderedPageBreak/>
        <w:t>Smart Parking System (SPS) Architecture Using Ultrasonic Detector</w:t>
      </w:r>
    </w:p>
    <w:p w14:paraId="1D814543" w14:textId="4DC44AD3" w:rsidR="00681262" w:rsidRDefault="004E0C22" w:rsidP="004E0C22">
      <w:pPr>
        <w:keepNext/>
      </w:pPr>
      <w:r>
        <w:t>[15] is a smart parking system for multilevel parking lots which uses ultrasonic sensors to detect the occupancy of a parking space and shows it to the user at the parking area using display boards. The display boards display the number of available parking spots, and they are implemented indoors, at the entrance to each level and the end of each aisle of the parking lot, and outdoors, at the entry and exit of the parking lot. Furthermore, an ultrasonic sensor is installed on the ceiling of a parking spot and is used to detect cars o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is implemented by adding two additional ultrasonic sensors horizontally on the right and left of each parking spot such that they face the parking spot lines. Whenever a car goes over the detection line, an alarm will go off until the vehicle has moved out of the line.</w:t>
      </w:r>
      <w:r w:rsidR="00681262"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29442D4A" w:rsidR="00681262" w:rsidRDefault="00681262" w:rsidP="003952A2">
      <w:pPr>
        <w:pStyle w:val="Caption"/>
        <w:jc w:val="center"/>
        <w:rPr>
          <w:rFonts w:ascii="Times New Roman" w:hAnsi="Times New Roman" w:cs="Times New Roman"/>
          <w:sz w:val="24"/>
          <w:szCs w:val="24"/>
        </w:rPr>
      </w:pPr>
      <w:bookmarkStart w:id="123" w:name="_Toc529807376"/>
      <w:bookmarkStart w:id="124" w:name="_Toc531732114"/>
      <w:bookmarkStart w:id="125" w:name="_Toc1153359"/>
      <w:bookmarkStart w:id="126" w:name="_Toc1229469"/>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123"/>
      <w:bookmarkEnd w:id="124"/>
      <w:bookmarkEnd w:id="125"/>
      <w:bookmarkEnd w:id="126"/>
    </w:p>
    <w:p w14:paraId="03B5FBC4" w14:textId="77777777" w:rsidR="001F4740" w:rsidRDefault="001F4740" w:rsidP="001F4740">
      <w:r>
        <w:t xml:space="preserve">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w:t>
      </w:r>
      <w:r>
        <w:lastRenderedPageBreak/>
        <w:t>connect to the ZCU through RS-485 ports. The ZCU connects to the central control unit (CCU) through network switch and LAN connections. The CCU upon receiving new information from any of the ZCUs processes the data with the whole parking lot data, then transmits commands to the outdoor display boards to update the parking area information.</w:t>
      </w:r>
    </w:p>
    <w:p w14:paraId="3B6D7CB0" w14:textId="778831B7" w:rsidR="00DB6107" w:rsidRPr="00486328" w:rsidRDefault="001F4740" w:rsidP="001F4740">
      <w:pPr>
        <w:rPr>
          <w:rFonts w:cstheme="minorHAnsi"/>
        </w:rPr>
      </w:pPr>
      <w:r>
        <w:t>The system manages the multilevel parking area nicely. However, the system contains a lot of hardware components and connects its components through cables. Any extension to the system would 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EF90DA8" w14:textId="1E9B8AA9" w:rsidR="00D46498" w:rsidRDefault="00D46498" w:rsidP="00D46498">
      <w:r>
        <w:t xml:space="preserve">In [16], the system uses image processing techniques which capture, and process circles or rounded images drawn from the parking lot and shown in an android application. This rounded image indicates empty parking spaces to users. </w:t>
      </w:r>
    </w:p>
    <w:p w14:paraId="038DA4D3" w14:textId="77777777" w:rsidR="00D46498" w:rsidRDefault="00D46498" w:rsidP="00D46498">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BF8EE5E" w14:textId="25ED80BE" w:rsidR="00D46498" w:rsidRDefault="00D46498" w:rsidP="00D46498">
      <w:r>
        <w:t xml:space="preserve">The system contains three modules: </w:t>
      </w:r>
      <w:r w:rsidR="001C7645">
        <w:t>A</w:t>
      </w:r>
      <w:r>
        <w:t xml:space="preserve"> Monitoring module, Control module, and a Displaying unit. The monitoring module has ultrasonic sensors which identify the free parking spaces and transmits information to the control unit which processes/sends data to the administrative system. Besides that, there is a centralized system that supervises the received parking information from the controller. It then sends the data to the user’s phone.</w:t>
      </w:r>
    </w:p>
    <w:p w14:paraId="06ED3E99" w14:textId="30DC013B" w:rsidR="00EF5D5C" w:rsidRPr="00D46498" w:rsidRDefault="00D46498" w:rsidP="00D46498">
      <w:pPr>
        <w:rPr>
          <w:rtl/>
        </w:rPr>
      </w:pPr>
      <w:r>
        <w:t>Below (Figure 2-10) illustrate the working process of the system.</w:t>
      </w:r>
      <w:r w:rsidR="00EF5D5C" w:rsidRPr="00832BFA">
        <w:rPr>
          <w:rFonts w:cstheme="minorHAnsi"/>
        </w:rPr>
        <w:t xml:space="preserve">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38F66E31" w:rsidR="00983B4B" w:rsidRPr="00983B4B" w:rsidRDefault="00EF5D5C" w:rsidP="00A85443">
      <w:pPr>
        <w:pStyle w:val="Caption"/>
        <w:jc w:val="center"/>
      </w:pPr>
      <w:bookmarkStart w:id="127" w:name="_Toc531732115"/>
      <w:bookmarkStart w:id="128" w:name="_Toc1153360"/>
      <w:bookmarkStart w:id="129" w:name="_Toc122947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127"/>
      <w:bookmarkEnd w:id="128"/>
      <w:bookmarkEnd w:id="129"/>
    </w:p>
    <w:p w14:paraId="72553FDB" w14:textId="0BAFCC74" w:rsidR="00DB6107" w:rsidRPr="00A641DF" w:rsidRDefault="00DB6107" w:rsidP="00DB6107">
      <w:pPr>
        <w:pStyle w:val="Caption"/>
        <w:keepNext/>
        <w:rPr>
          <w:color w:val="auto"/>
          <w:sz w:val="22"/>
          <w:szCs w:val="22"/>
        </w:rPr>
      </w:pPr>
      <w:bookmarkStart w:id="130" w:name="_Toc529725408"/>
      <w:r w:rsidRPr="00A979BD">
        <w:rPr>
          <w:color w:val="auto"/>
          <w:sz w:val="22"/>
          <w:szCs w:val="22"/>
        </w:rPr>
        <w:lastRenderedPageBreak/>
        <w:t>Related work comparison</w:t>
      </w:r>
      <w:bookmarkEnd w:id="113"/>
      <w:bookmarkEnd w:id="130"/>
    </w:p>
    <w:p w14:paraId="704307A8" w14:textId="7F3F9C44" w:rsidR="00A641DF" w:rsidRDefault="00A641DF" w:rsidP="00A641DF">
      <w:pPr>
        <w:pStyle w:val="Caption"/>
        <w:keepNext/>
      </w:pPr>
      <w:bookmarkStart w:id="131" w:name="_Toc12294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131"/>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7341C8B4" w14:textId="77777777" w:rsidR="001F4740" w:rsidRDefault="001F4740" w:rsidP="001F4740">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132" w:name="_Toc1230683"/>
      <w:r w:rsidRPr="00C01B29">
        <w:t>Requirements analysis</w:t>
      </w:r>
      <w:bookmarkEnd w:id="11"/>
      <w:bookmarkEnd w:id="132"/>
    </w:p>
    <w:p w14:paraId="7B8FAF90" w14:textId="33812BD3" w:rsid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D7AFDDD" w14:textId="7269FAAC" w:rsidR="00B43C75" w:rsidRDefault="00B43C75" w:rsidP="0042015F">
      <w:pPr>
        <w:spacing w:after="0"/>
      </w:pPr>
    </w:p>
    <w:p w14:paraId="66C28E32" w14:textId="18DE448B" w:rsidR="00B43C75" w:rsidRDefault="00B43C75" w:rsidP="0042015F">
      <w:pPr>
        <w:spacing w:after="0"/>
      </w:pPr>
    </w:p>
    <w:p w14:paraId="21F84EEE" w14:textId="77777777" w:rsidR="00B43C75" w:rsidRPr="00F91AF1" w:rsidRDefault="00B43C75" w:rsidP="0042015F">
      <w:pPr>
        <w:spacing w:after="0"/>
      </w:pPr>
    </w:p>
    <w:p w14:paraId="1368B8AB" w14:textId="5222AEDF" w:rsidR="00B43C75" w:rsidRPr="00B43C75" w:rsidRDefault="69B12D6F" w:rsidP="00B43C75">
      <w:pPr>
        <w:pStyle w:val="Heading2"/>
        <w:numPr>
          <w:ilvl w:val="1"/>
          <w:numId w:val="1"/>
        </w:numPr>
        <w:spacing w:before="240" w:after="240"/>
        <w:ind w:left="540" w:hanging="540"/>
        <w:rPr>
          <w:color w:val="365F91" w:themeColor="accent1" w:themeShade="BF"/>
        </w:rPr>
      </w:pPr>
      <w:bookmarkStart w:id="133" w:name="_Toc1230684"/>
      <w:r w:rsidRPr="00B44C0B">
        <w:rPr>
          <w:color w:val="365F91" w:themeColor="accent1" w:themeShade="BF"/>
        </w:rPr>
        <w:lastRenderedPageBreak/>
        <w:t>Software development process</w:t>
      </w:r>
      <w:bookmarkEnd w:id="133"/>
    </w:p>
    <w:p w14:paraId="41C2E149" w14:textId="6DF5E303" w:rsidR="00640270" w:rsidRPr="00640270" w:rsidRDefault="00640270" w:rsidP="0020429D">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 work inspection [17]. Figure 3-1 shows the Scrum process overview.</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298216BB" w:rsidR="004C75A5" w:rsidRPr="00A36BC5" w:rsidRDefault="004C75A5" w:rsidP="0031442F">
                            <w:pPr>
                              <w:pStyle w:val="Caption"/>
                              <w:jc w:val="center"/>
                              <w:rPr>
                                <w:noProof/>
                              </w:rPr>
                            </w:pPr>
                            <w:bookmarkStart w:id="134" w:name="_Toc531732116"/>
                            <w:bookmarkStart w:id="135" w:name="_Toc1153361"/>
                            <w:bookmarkStart w:id="136"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4"/>
                            <w:bookmarkEnd w:id="135"/>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" stroked="f">
                <v:textbox style="mso-fit-shape-to-text:t" inset="0,0,0,0">
                  <w:txbxContent>
                    <w:p w14:paraId="360AB700" w14:textId="298216BB" w:rsidR="004C75A5" w:rsidRPr="00A36BC5" w:rsidRDefault="004C75A5" w:rsidP="0031442F">
                      <w:pPr>
                        <w:pStyle w:val="Caption"/>
                        <w:jc w:val="center"/>
                        <w:rPr>
                          <w:noProof/>
                        </w:rPr>
                      </w:pPr>
                      <w:bookmarkStart w:id="137" w:name="_Toc531732116"/>
                      <w:bookmarkStart w:id="138" w:name="_Toc1153361"/>
                      <w:bookmarkStart w:id="139"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7"/>
                      <w:bookmarkEnd w:id="138"/>
                      <w:bookmarkEnd w:id="139"/>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3FAD19CE" w:rsidR="0031442F" w:rsidRPr="00640270" w:rsidRDefault="00640270" w:rsidP="0020429D">
      <w:pPr>
        <w:rPr>
          <w:rFonts w:eastAsia="Times New Roman"/>
        </w:rPr>
      </w:pPr>
      <w:r w:rsidRPr="007D6D52">
        <w:rPr>
          <w:rFonts w:eastAsia="Times New Roman"/>
        </w:rPr>
        <w:t xml:space="preserve">The central part of the Scrum cycle is the Sprint. Each Sprint is time restricted to one week and has four steps as shown in Figure 3-2.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10FEC2B" w14:textId="648D4E00" w:rsidR="0042015F" w:rsidRPr="00CE38EE" w:rsidRDefault="0031442F" w:rsidP="00640270">
      <w:pPr>
        <w:pStyle w:val="Caption"/>
        <w:jc w:val="center"/>
      </w:pPr>
      <w:bookmarkStart w:id="140" w:name="_Toc531732117"/>
      <w:bookmarkStart w:id="141" w:name="_Toc1153362"/>
      <w:bookmarkStart w:id="142" w:name="_Toc1229472"/>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140"/>
      <w:bookmarkEnd w:id="141"/>
      <w:bookmarkEnd w:id="142"/>
    </w:p>
    <w:p w14:paraId="444C599A" w14:textId="77777777" w:rsidR="00B43C75" w:rsidRDefault="00B43C75" w:rsidP="00640270">
      <w:pPr>
        <w:rPr>
          <w:b/>
          <w:bCs/>
          <w:u w:val="single"/>
        </w:rPr>
      </w:pPr>
    </w:p>
    <w:p w14:paraId="6010BED8" w14:textId="012A069D" w:rsidR="00640270" w:rsidRDefault="0031442F" w:rsidP="00640270">
      <w:pPr>
        <w:rPr>
          <w:b/>
          <w:bCs/>
          <w:u w:val="single"/>
        </w:rPr>
      </w:pPr>
      <w:r>
        <w:rPr>
          <w:b/>
          <w:bCs/>
          <w:u w:val="single"/>
        </w:rPr>
        <w:t xml:space="preserve">1. </w:t>
      </w:r>
      <w:r w:rsidRPr="0093281A">
        <w:rPr>
          <w:b/>
          <w:bCs/>
          <w:u w:val="single"/>
        </w:rPr>
        <w:t>Sprint Planning</w:t>
      </w:r>
    </w:p>
    <w:p w14:paraId="35088DDE" w14:textId="25FD568F" w:rsidR="0031442F" w:rsidRPr="00640270" w:rsidRDefault="00640270" w:rsidP="0020429D">
      <w:pPr>
        <w:rPr>
          <w:b/>
          <w:bCs/>
          <w:u w:val="single"/>
        </w:rPr>
      </w:pPr>
      <w:r w:rsidRPr="007D6D52">
        <w:rPr>
          <w:rFonts w:eastAsia="Times New Roman"/>
        </w:rPr>
        <w:t xml:space="preserve">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w:t>
      </w:r>
      <w:r w:rsidRPr="007D6D52">
        <w:rPr>
          <w:rFonts w:eastAsia="Times New Roman"/>
        </w:rPr>
        <w:lastRenderedPageBreak/>
        <w:t>and created a Sprint Backlog. The Sprint Backlog contained the tasks that we could complete during the Sprint which in our case was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11E31B54" w14:textId="77777777" w:rsidR="00640270" w:rsidRPr="007D6D52" w:rsidRDefault="00640270" w:rsidP="0020429D">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0D349036" w14:textId="77777777" w:rsidR="00640270" w:rsidRPr="007D6D52" w:rsidRDefault="00640270" w:rsidP="0020429D">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027EBA8E" w14:textId="12A63464" w:rsidR="0031442F" w:rsidRDefault="0031442F" w:rsidP="0031442F">
      <w:pPr>
        <w:rPr>
          <w:b/>
          <w:bCs/>
          <w:u w:val="single"/>
        </w:rPr>
      </w:pPr>
      <w:r>
        <w:rPr>
          <w:b/>
          <w:bCs/>
          <w:u w:val="single"/>
        </w:rPr>
        <w:t>Sprint Retrospective</w:t>
      </w:r>
    </w:p>
    <w:p w14:paraId="4DF05B10" w14:textId="179B898A" w:rsidR="00640270" w:rsidRDefault="00640270" w:rsidP="00B43C75">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44F83585" w14:textId="77777777" w:rsidR="00B43C75" w:rsidRPr="00B43C75" w:rsidRDefault="00B43C75" w:rsidP="00B43C75">
      <w:pPr>
        <w:rPr>
          <w:rFonts w:eastAsia="Times New Roman"/>
        </w:rPr>
      </w:pPr>
    </w:p>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143" w:name="_Toc274166451"/>
      <w:bookmarkStart w:id="144" w:name="_Toc1230685"/>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143"/>
      <w:bookmarkEnd w:id="144"/>
    </w:p>
    <w:p w14:paraId="1C9DAA66"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bookmarkStart w:id="145" w:name="_Hlk530420108"/>
      <w:r w:rsidRPr="00640270">
        <w:rPr>
          <w:rFonts w:ascii="Calibri" w:eastAsia="Times New Roman" w:hAnsi="Calibri" w:cs="Calibri"/>
          <w:color w:val="000000"/>
        </w:rPr>
        <w:t>An RFID reader should be installed and kept operational at the gate of the parking facility.</w:t>
      </w:r>
    </w:p>
    <w:p w14:paraId="679ECA5E"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1C664A5"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430FE861"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5452B44B"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03DB8009"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16CB8422"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1898BBEF"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The user should be a u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lastRenderedPageBreak/>
        <w:drawing>
          <wp:inline distT="0" distB="0" distL="0" distR="0" wp14:anchorId="1AAF8FAA" wp14:editId="3B86DE35">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70704" cy="4048581"/>
                    </a:xfrm>
                    <a:prstGeom prst="rect">
                      <a:avLst/>
                    </a:prstGeom>
                    <a:noFill/>
                    <a:ln>
                      <a:noFill/>
                    </a:ln>
                  </pic:spPr>
                </pic:pic>
              </a:graphicData>
            </a:graphic>
          </wp:inline>
        </w:drawing>
      </w:r>
    </w:p>
    <w:p w14:paraId="10994488" w14:textId="742088F1" w:rsidR="008C73D8" w:rsidRDefault="000A5937" w:rsidP="0063571F">
      <w:pPr>
        <w:pStyle w:val="Caption"/>
        <w:jc w:val="center"/>
      </w:pPr>
      <w:bookmarkStart w:id="146" w:name="_Toc531732118"/>
      <w:bookmarkStart w:id="147" w:name="_Toc1153363"/>
      <w:bookmarkStart w:id="148" w:name="_Toc1229473"/>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146"/>
      <w:bookmarkEnd w:id="147"/>
      <w:bookmarkEnd w:id="148"/>
    </w:p>
    <w:p w14:paraId="676296D4" w14:textId="0CAA1151" w:rsidR="001C16A4" w:rsidRDefault="001C16A4" w:rsidP="001C16A4">
      <w:pPr>
        <w:pStyle w:val="Caption"/>
        <w:keepNext/>
      </w:pPr>
      <w:bookmarkStart w:id="149" w:name="_Toc122947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49"/>
    </w:p>
    <w:tbl>
      <w:tblPr>
        <w:tblStyle w:val="LightGrid-Accent11"/>
        <w:tblW w:w="0" w:type="auto"/>
        <w:tblLook w:val="04A0" w:firstRow="1" w:lastRow="0" w:firstColumn="1" w:lastColumn="0" w:noHBand="0" w:noVBand="1"/>
      </w:tblPr>
      <w:tblGrid>
        <w:gridCol w:w="2153"/>
        <w:gridCol w:w="6853"/>
      </w:tblGrid>
      <w:tr w:rsidR="00640270" w:rsidRPr="003A0653" w14:paraId="44537390"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59FC90"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Actor types </w:t>
            </w:r>
          </w:p>
        </w:tc>
        <w:tc>
          <w:tcPr>
            <w:tcW w:w="6853" w:type="dxa"/>
          </w:tcPr>
          <w:p w14:paraId="7A3AFEF2"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2A42E4F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08539A6" w14:textId="77777777" w:rsidR="00640270" w:rsidRPr="003A0653" w:rsidRDefault="00640270" w:rsidP="00640270">
            <w:pPr>
              <w:spacing w:line="276" w:lineRule="auto"/>
              <w:rPr>
                <w:rFonts w:ascii="Calibri" w:hAnsi="Calibri" w:cs="Calibri"/>
              </w:rPr>
            </w:pPr>
            <w:r w:rsidRPr="003A0653">
              <w:rPr>
                <w:rFonts w:ascii="Calibri" w:hAnsi="Calibri" w:cs="Calibri"/>
              </w:rPr>
              <w:t>VIP User</w:t>
            </w:r>
          </w:p>
        </w:tc>
        <w:tc>
          <w:tcPr>
            <w:tcW w:w="6853" w:type="dxa"/>
          </w:tcPr>
          <w:p w14:paraId="22016315"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40270" w:rsidRPr="003A0653" w14:paraId="3B307C7F"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63558987" w14:textId="77777777" w:rsidR="00640270" w:rsidRPr="003A0653" w:rsidRDefault="00640270" w:rsidP="00640270">
            <w:pPr>
              <w:spacing w:line="276" w:lineRule="auto"/>
              <w:rPr>
                <w:rFonts w:ascii="Calibri" w:hAnsi="Calibri" w:cs="Calibri"/>
              </w:rPr>
            </w:pPr>
            <w:r w:rsidRPr="003A0653">
              <w:rPr>
                <w:rFonts w:ascii="Calibri" w:hAnsi="Calibri" w:cs="Calibri"/>
              </w:rPr>
              <w:t>Normal User</w:t>
            </w:r>
          </w:p>
        </w:tc>
        <w:tc>
          <w:tcPr>
            <w:tcW w:w="6853" w:type="dxa"/>
          </w:tcPr>
          <w:p w14:paraId="6389DEAD"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150" w:name="_Toc12294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50"/>
    </w:p>
    <w:tbl>
      <w:tblPr>
        <w:tblStyle w:val="LightGrid-Accent11"/>
        <w:tblW w:w="0" w:type="auto"/>
        <w:jc w:val="center"/>
        <w:tblLook w:val="04A0" w:firstRow="1" w:lastRow="0" w:firstColumn="1" w:lastColumn="0" w:noHBand="0" w:noVBand="1"/>
      </w:tblPr>
      <w:tblGrid>
        <w:gridCol w:w="2728"/>
        <w:gridCol w:w="6278"/>
      </w:tblGrid>
      <w:tr w:rsidR="00640270" w:rsidRPr="003A0653" w14:paraId="7E2E8C45" w14:textId="77777777" w:rsidTr="006402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5"/>
          <w:p w14:paraId="38907B3A" w14:textId="77777777" w:rsidR="00640270" w:rsidRPr="003A0653" w:rsidRDefault="00640270" w:rsidP="00640270">
            <w:pPr>
              <w:spacing w:line="276" w:lineRule="auto"/>
              <w:rPr>
                <w:rFonts w:ascii="Calibri" w:hAnsi="Calibri"/>
              </w:rPr>
            </w:pPr>
            <w:r w:rsidRPr="003A0653">
              <w:rPr>
                <w:rFonts w:ascii="Calibri" w:hAnsi="Calibri"/>
              </w:rPr>
              <w:t>Use case</w:t>
            </w:r>
          </w:p>
        </w:tc>
        <w:tc>
          <w:tcPr>
            <w:tcW w:w="6278" w:type="dxa"/>
          </w:tcPr>
          <w:p w14:paraId="19D43CD6"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40270" w:rsidRPr="003A0653" w14:paraId="26052450"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AC82B8D" w14:textId="77777777" w:rsidR="00640270" w:rsidRPr="003A0653" w:rsidRDefault="00640270" w:rsidP="00640270">
            <w:pPr>
              <w:spacing w:line="276" w:lineRule="auto"/>
              <w:rPr>
                <w:rFonts w:ascii="Calibri" w:hAnsi="Calibri"/>
              </w:rPr>
            </w:pPr>
            <w:r w:rsidRPr="003A0653">
              <w:rPr>
                <w:rFonts w:ascii="Calibri" w:hAnsi="Calibri"/>
              </w:rPr>
              <w:t>Sign Up</w:t>
            </w:r>
          </w:p>
        </w:tc>
        <w:tc>
          <w:tcPr>
            <w:tcW w:w="6278" w:type="dxa"/>
          </w:tcPr>
          <w:p w14:paraId="4C3B9D0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40270" w:rsidRPr="003A0653" w14:paraId="2B1B2C86"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E4EDF10" w14:textId="77777777" w:rsidR="00640270" w:rsidRPr="003A0653" w:rsidRDefault="00640270" w:rsidP="00640270">
            <w:pPr>
              <w:spacing w:line="276" w:lineRule="auto"/>
              <w:rPr>
                <w:rFonts w:ascii="Calibri" w:hAnsi="Calibri"/>
              </w:rPr>
            </w:pPr>
            <w:r w:rsidRPr="003A0653">
              <w:rPr>
                <w:rFonts w:ascii="Calibri" w:hAnsi="Calibri"/>
              </w:rPr>
              <w:t xml:space="preserve">Sign In </w:t>
            </w:r>
          </w:p>
        </w:tc>
        <w:tc>
          <w:tcPr>
            <w:tcW w:w="6278" w:type="dxa"/>
          </w:tcPr>
          <w:p w14:paraId="22D04607"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40270" w:rsidRPr="003A0653" w14:paraId="51D1C5A4" w14:textId="77777777" w:rsidTr="00640270">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4C87CA13" w14:textId="77777777" w:rsidR="00640270" w:rsidRPr="003A0653" w:rsidRDefault="00640270" w:rsidP="00640270">
            <w:pPr>
              <w:spacing w:line="276" w:lineRule="auto"/>
              <w:rPr>
                <w:rFonts w:ascii="Calibri" w:hAnsi="Calibri"/>
              </w:rPr>
            </w:pPr>
            <w:r w:rsidRPr="003A0653">
              <w:rPr>
                <w:rFonts w:ascii="Calibri" w:hAnsi="Calibri"/>
              </w:rPr>
              <w:t xml:space="preserve">Reserve Parking </w:t>
            </w:r>
          </w:p>
        </w:tc>
        <w:tc>
          <w:tcPr>
            <w:tcW w:w="6278" w:type="dxa"/>
          </w:tcPr>
          <w:p w14:paraId="106019F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40270" w:rsidRPr="003A0653" w14:paraId="3DD893CC" w14:textId="77777777" w:rsidTr="00640270">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7981066" w14:textId="77777777" w:rsidR="00640270" w:rsidRPr="003A0653" w:rsidRDefault="00640270" w:rsidP="00640270">
            <w:r w:rsidRPr="003A0653">
              <w:rPr>
                <w:rFonts w:ascii="Calibri" w:hAnsi="Calibri"/>
              </w:rPr>
              <w:t xml:space="preserve">View Reservation </w:t>
            </w:r>
          </w:p>
        </w:tc>
        <w:tc>
          <w:tcPr>
            <w:tcW w:w="6278" w:type="dxa"/>
          </w:tcPr>
          <w:p w14:paraId="1FBA0182" w14:textId="77777777" w:rsidR="00640270" w:rsidRPr="003A0653" w:rsidRDefault="00640270" w:rsidP="00640270">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40270" w:rsidRPr="003A0653" w14:paraId="321A6C0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8AABC19" w14:textId="77777777" w:rsidR="00640270" w:rsidRPr="003A0653" w:rsidRDefault="00640270" w:rsidP="00640270">
            <w:pPr>
              <w:spacing w:line="276" w:lineRule="auto"/>
              <w:rPr>
                <w:rFonts w:ascii="Calibri" w:hAnsi="Calibri"/>
              </w:rPr>
            </w:pPr>
            <w:r w:rsidRPr="003A0653">
              <w:rPr>
                <w:rFonts w:ascii="Calibri" w:hAnsi="Calibri"/>
              </w:rPr>
              <w:t xml:space="preserve">Extend Reservation </w:t>
            </w:r>
          </w:p>
        </w:tc>
        <w:tc>
          <w:tcPr>
            <w:tcW w:w="6278" w:type="dxa"/>
          </w:tcPr>
          <w:p w14:paraId="08FECD6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40270" w:rsidRPr="003A0653" w14:paraId="18BFFD82" w14:textId="77777777" w:rsidTr="0064027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3AAEA481" w14:textId="77777777" w:rsidR="00640270" w:rsidRPr="003A0653" w:rsidRDefault="00640270" w:rsidP="00640270">
            <w:pPr>
              <w:spacing w:line="276" w:lineRule="auto"/>
              <w:rPr>
                <w:rFonts w:ascii="Calibri" w:hAnsi="Calibri"/>
              </w:rPr>
            </w:pPr>
            <w:r w:rsidRPr="003A0653">
              <w:rPr>
                <w:rFonts w:ascii="Calibri" w:hAnsi="Calibri"/>
              </w:rPr>
              <w:t xml:space="preserve">Cancel Reservation </w:t>
            </w:r>
          </w:p>
        </w:tc>
        <w:tc>
          <w:tcPr>
            <w:tcW w:w="6278" w:type="dxa"/>
          </w:tcPr>
          <w:p w14:paraId="58E9B48A"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40270" w:rsidRPr="003A0653" w14:paraId="7043AEE8"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86D22DF" w14:textId="77777777" w:rsidR="00640270" w:rsidRPr="003A0653" w:rsidRDefault="00640270" w:rsidP="00640270">
            <w:pPr>
              <w:spacing w:line="276" w:lineRule="auto"/>
              <w:rPr>
                <w:rFonts w:ascii="Calibri" w:hAnsi="Calibri"/>
              </w:rPr>
            </w:pPr>
            <w:r w:rsidRPr="003A0653">
              <w:rPr>
                <w:rFonts w:ascii="Calibri" w:hAnsi="Calibri"/>
              </w:rPr>
              <w:t>Check In</w:t>
            </w:r>
          </w:p>
        </w:tc>
        <w:tc>
          <w:tcPr>
            <w:tcW w:w="6278" w:type="dxa"/>
          </w:tcPr>
          <w:p w14:paraId="2DDF72C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40270" w:rsidRPr="003A0653" w14:paraId="0BA2E7A7"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F9A0053" w14:textId="77777777" w:rsidR="00640270" w:rsidRPr="003A0653" w:rsidRDefault="00640270" w:rsidP="00640270">
            <w:pPr>
              <w:spacing w:line="276" w:lineRule="auto"/>
              <w:rPr>
                <w:rFonts w:ascii="Calibri" w:hAnsi="Calibri"/>
              </w:rPr>
            </w:pPr>
            <w:r w:rsidRPr="003A0653">
              <w:rPr>
                <w:rFonts w:ascii="Calibri" w:hAnsi="Calibri"/>
              </w:rPr>
              <w:t>Check Out</w:t>
            </w:r>
          </w:p>
        </w:tc>
        <w:tc>
          <w:tcPr>
            <w:tcW w:w="6278" w:type="dxa"/>
          </w:tcPr>
          <w:p w14:paraId="020B6EB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40270" w:rsidRPr="003A0653" w14:paraId="1BAB906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39DB99B" w14:textId="77777777" w:rsidR="00640270" w:rsidRPr="003A0653" w:rsidRDefault="00640270" w:rsidP="00640270">
            <w:pPr>
              <w:spacing w:line="276" w:lineRule="auto"/>
              <w:rPr>
                <w:rFonts w:ascii="Calibri" w:hAnsi="Calibri"/>
              </w:rPr>
            </w:pPr>
            <w:r w:rsidRPr="003A0653">
              <w:rPr>
                <w:rFonts w:ascii="Calibri" w:hAnsi="Calibri"/>
              </w:rPr>
              <w:t>View Parking</w:t>
            </w:r>
          </w:p>
        </w:tc>
        <w:tc>
          <w:tcPr>
            <w:tcW w:w="6278" w:type="dxa"/>
          </w:tcPr>
          <w:p w14:paraId="54E621C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40270" w:rsidRPr="003A0653" w14:paraId="749F5650"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CF13E3" w14:textId="77777777" w:rsidR="00640270" w:rsidRPr="003A0653" w:rsidRDefault="00640270" w:rsidP="00640270">
            <w:pPr>
              <w:spacing w:line="276" w:lineRule="auto"/>
              <w:rPr>
                <w:rFonts w:ascii="Calibri" w:hAnsi="Calibri"/>
              </w:rPr>
            </w:pPr>
            <w:r w:rsidRPr="003A0653">
              <w:rPr>
                <w:rFonts w:ascii="Calibri" w:hAnsi="Calibri"/>
              </w:rPr>
              <w:lastRenderedPageBreak/>
              <w:t xml:space="preserve">Update Parking Availability </w:t>
            </w:r>
          </w:p>
        </w:tc>
        <w:tc>
          <w:tcPr>
            <w:tcW w:w="6278" w:type="dxa"/>
          </w:tcPr>
          <w:p w14:paraId="663AB0D9"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40270" w:rsidRPr="003A0653" w14:paraId="4AEC19A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BF20F8" w14:textId="77777777" w:rsidR="00640270" w:rsidRPr="003A0653" w:rsidRDefault="00640270" w:rsidP="00640270">
            <w:pPr>
              <w:spacing w:line="276" w:lineRule="auto"/>
              <w:rPr>
                <w:rFonts w:ascii="Calibri" w:hAnsi="Calibri"/>
              </w:rPr>
            </w:pPr>
            <w:r w:rsidRPr="003A0653">
              <w:rPr>
                <w:rFonts w:ascii="Calibri" w:hAnsi="Calibri"/>
              </w:rPr>
              <w:t>Request Car Care</w:t>
            </w:r>
          </w:p>
        </w:tc>
        <w:tc>
          <w:tcPr>
            <w:tcW w:w="6278" w:type="dxa"/>
          </w:tcPr>
          <w:p w14:paraId="02607EC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display contact numbers of car care company. </w:t>
            </w:r>
          </w:p>
        </w:tc>
      </w:tr>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51" w:name="_Toc525507472"/>
      <w:bookmarkStart w:id="152" w:name="_Toc525554835"/>
      <w:bookmarkStart w:id="153" w:name="_Toc525554958"/>
      <w:bookmarkStart w:id="154" w:name="_Toc525583586"/>
      <w:bookmarkStart w:id="155" w:name="_Toc525507475"/>
      <w:bookmarkStart w:id="156" w:name="_Toc525554838"/>
      <w:bookmarkStart w:id="157" w:name="_Toc525554961"/>
      <w:bookmarkStart w:id="158" w:name="_Toc525583589"/>
      <w:bookmarkStart w:id="159" w:name="_Toc1230686"/>
      <w:bookmarkStart w:id="160" w:name="_Toc274166453"/>
      <w:bookmarkEnd w:id="151"/>
      <w:bookmarkEnd w:id="152"/>
      <w:bookmarkEnd w:id="153"/>
      <w:bookmarkEnd w:id="154"/>
      <w:bookmarkEnd w:id="155"/>
      <w:bookmarkEnd w:id="156"/>
      <w:bookmarkEnd w:id="157"/>
      <w:bookmarkEnd w:id="158"/>
      <w:r>
        <w:rPr>
          <w:color w:val="365F91" w:themeColor="accent1" w:themeShade="BF"/>
        </w:rPr>
        <w:t>Non-functional requirements</w:t>
      </w:r>
      <w:bookmarkEnd w:id="159"/>
    </w:p>
    <w:p w14:paraId="50FD0F55" w14:textId="22856FB9" w:rsidR="00AB4993" w:rsidRPr="00C738B7" w:rsidRDefault="002A59DF" w:rsidP="00C738B7">
      <w:pPr>
        <w:rPr>
          <w:b/>
          <w:bCs/>
          <w:u w:val="single"/>
        </w:rPr>
      </w:pPr>
      <w:bookmarkStart w:id="161" w:name="_Toc368128758"/>
      <w:r w:rsidRPr="00C738B7">
        <w:rPr>
          <w:b/>
          <w:bCs/>
          <w:u w:val="single"/>
        </w:rPr>
        <w:t>Design constraints</w:t>
      </w:r>
      <w:bookmarkEnd w:id="161"/>
    </w:p>
    <w:p w14:paraId="11BFE051" w14:textId="21D6A01A" w:rsidR="001C16A4" w:rsidRDefault="001C16A4" w:rsidP="001C16A4">
      <w:pPr>
        <w:pStyle w:val="Caption"/>
        <w:keepNext/>
      </w:pPr>
      <w:bookmarkStart w:id="162" w:name="_Toc122947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62"/>
    </w:p>
    <w:tbl>
      <w:tblPr>
        <w:tblStyle w:val="LightGrid-Accent12"/>
        <w:tblW w:w="8990" w:type="dxa"/>
        <w:tblLook w:val="04A0" w:firstRow="1" w:lastRow="0" w:firstColumn="1" w:lastColumn="0" w:noHBand="0" w:noVBand="1"/>
      </w:tblPr>
      <w:tblGrid>
        <w:gridCol w:w="1582"/>
        <w:gridCol w:w="7408"/>
      </w:tblGrid>
      <w:tr w:rsidR="00640270" w:rsidRPr="003A0653" w14:paraId="3FF64DA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B11334A"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DE9733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3908019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670D50B0"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04DD4E0D" w14:textId="77777777" w:rsidR="00640270" w:rsidRPr="003A0653" w:rsidRDefault="00640270" w:rsidP="00640270">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40270" w:rsidRPr="003A0653" w14:paraId="5FDC8F32"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331F8E4"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2F26000C"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40270" w:rsidRPr="003A0653" w14:paraId="414A20C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B6E62E8"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44D52DC8" w14:textId="77777777" w:rsidR="00640270" w:rsidRPr="003A0653" w:rsidRDefault="00640270" w:rsidP="00640270">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40270" w:rsidRPr="003A0653" w14:paraId="04A78017"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3D86B4D"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3099503A" w14:textId="77777777" w:rsidR="00640270" w:rsidRPr="003A0653" w:rsidRDefault="00640270" w:rsidP="00640270">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40270" w:rsidRPr="003A0653" w14:paraId="5BCC218F"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8E99C9E" w14:textId="77777777" w:rsidR="00640270" w:rsidRPr="003A0653" w:rsidRDefault="00640270" w:rsidP="00640270">
            <w:pPr>
              <w:spacing w:line="276" w:lineRule="auto"/>
              <w:rPr>
                <w:rFonts w:ascii="Calibri" w:hAnsi="Calibri" w:cs="Calibri"/>
              </w:rPr>
            </w:pPr>
            <w:r w:rsidRPr="003A0653">
              <w:rPr>
                <w:rFonts w:ascii="Calibri" w:hAnsi="Calibri" w:cs="Calibri"/>
              </w:rPr>
              <w:t>Mobility</w:t>
            </w:r>
          </w:p>
        </w:tc>
        <w:tc>
          <w:tcPr>
            <w:tcW w:w="7408" w:type="dxa"/>
          </w:tcPr>
          <w:p w14:paraId="252A1DF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two different platforms: an Android application and a website</w:t>
            </w:r>
          </w:p>
        </w:tc>
      </w:tr>
      <w:tr w:rsidR="00640270" w:rsidRPr="003A0653" w14:paraId="7898C823"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13057D2" w14:textId="77777777" w:rsidR="00640270" w:rsidRPr="003A0653" w:rsidRDefault="00640270" w:rsidP="00640270">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76A5EA3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5616C1B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 xml:space="preserve"> Motor: 3-7V</w:t>
            </w:r>
          </w:p>
          <w:p w14:paraId="4211F720"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Sensor: 5V</w:t>
            </w:r>
          </w:p>
          <w:p w14:paraId="46424D35"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63" w:name="_Toc122947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63"/>
    </w:p>
    <w:tbl>
      <w:tblPr>
        <w:tblStyle w:val="LightGrid-Accent12"/>
        <w:tblW w:w="0" w:type="auto"/>
        <w:tblLook w:val="04A0" w:firstRow="1" w:lastRow="0" w:firstColumn="1" w:lastColumn="0" w:noHBand="0" w:noVBand="1"/>
      </w:tblPr>
      <w:tblGrid>
        <w:gridCol w:w="1722"/>
        <w:gridCol w:w="1445"/>
        <w:gridCol w:w="5839"/>
      </w:tblGrid>
      <w:tr w:rsidR="00640270" w:rsidRPr="003A0653" w14:paraId="5AFE20EE"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72948A9"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65D54E6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432E1C3D"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152B3754" w14:textId="77777777" w:rsidTr="00640270">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2424352" w14:textId="77777777" w:rsidR="00640270" w:rsidRPr="003A0653" w:rsidRDefault="00640270" w:rsidP="00640270">
            <w:pPr>
              <w:spacing w:line="276" w:lineRule="auto"/>
              <w:rPr>
                <w:rFonts w:ascii="Calibri" w:hAnsi="Calibri" w:cs="Calibri"/>
              </w:rPr>
            </w:pPr>
            <w:r w:rsidRPr="003A0653">
              <w:rPr>
                <w:rFonts w:ascii="Calibri" w:hAnsi="Calibri" w:cs="Calibri"/>
                <w:color w:val="000000"/>
              </w:rPr>
              <w:t>Economics</w:t>
            </w:r>
          </w:p>
        </w:tc>
        <w:tc>
          <w:tcPr>
            <w:tcW w:w="1445" w:type="dxa"/>
          </w:tcPr>
          <w:p w14:paraId="231D7A1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3CE22511"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 should cost 270 QR on average.</w:t>
            </w:r>
          </w:p>
          <w:p w14:paraId="4AB4CD0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should cost 260 QR on average.</w:t>
            </w:r>
          </w:p>
        </w:tc>
      </w:tr>
      <w:tr w:rsidR="00640270" w:rsidRPr="003A0653" w14:paraId="60453126" w14:textId="77777777" w:rsidTr="00640270">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35F64F8F"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4556E3B6"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16A90E3"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40270" w:rsidRPr="003A0653" w14:paraId="4B10768D" w14:textId="77777777" w:rsidTr="00640270">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597B7318"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6FFB35F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351FAD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40270" w:rsidRPr="003A0653" w14:paraId="0EC87E8A"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1A0C967" w14:textId="77777777" w:rsidR="00640270" w:rsidRPr="003A0653" w:rsidRDefault="00640270" w:rsidP="00640270">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205B4784"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68D35749"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lastRenderedPageBreak/>
        <w:t xml:space="preserve">Design standards </w:t>
      </w:r>
    </w:p>
    <w:p w14:paraId="26019475" w14:textId="3F673430" w:rsidR="001C16A4" w:rsidRDefault="001C16A4" w:rsidP="001C16A4">
      <w:pPr>
        <w:pStyle w:val="Caption"/>
        <w:keepNext/>
      </w:pPr>
      <w:bookmarkStart w:id="164" w:name="_Toc122947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64"/>
    </w:p>
    <w:tbl>
      <w:tblPr>
        <w:tblStyle w:val="LightGrid-Accent11"/>
        <w:tblW w:w="0" w:type="auto"/>
        <w:tblLook w:val="04A0" w:firstRow="1" w:lastRow="0" w:firstColumn="1" w:lastColumn="0" w:noHBand="0" w:noVBand="1"/>
      </w:tblPr>
      <w:tblGrid>
        <w:gridCol w:w="4566"/>
        <w:gridCol w:w="4440"/>
      </w:tblGrid>
      <w:tr w:rsidR="00640270" w:rsidRPr="003A0653" w14:paraId="20971DF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1042438"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Standard Types  </w:t>
            </w:r>
          </w:p>
        </w:tc>
        <w:tc>
          <w:tcPr>
            <w:tcW w:w="4440" w:type="dxa"/>
          </w:tcPr>
          <w:p w14:paraId="26EE5748"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540F8529"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064E757"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Networking Standard </w:t>
            </w:r>
          </w:p>
        </w:tc>
        <w:tc>
          <w:tcPr>
            <w:tcW w:w="4440" w:type="dxa"/>
          </w:tcPr>
          <w:p w14:paraId="1A0BDC4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40270" w:rsidRPr="003A0653" w14:paraId="25835B1C"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2745427" w14:textId="77777777" w:rsidR="00640270" w:rsidRPr="003A0653" w:rsidRDefault="00640270" w:rsidP="00640270">
            <w:pPr>
              <w:spacing w:line="276" w:lineRule="auto"/>
              <w:rPr>
                <w:rFonts w:ascii="Calibri" w:hAnsi="Calibri" w:cs="Calibri"/>
              </w:rPr>
            </w:pPr>
            <w:r w:rsidRPr="003A0653">
              <w:rPr>
                <w:rFonts w:ascii="Calibri" w:hAnsi="Calibri" w:cs="Calibri"/>
              </w:rPr>
              <w:t>Security Standard</w:t>
            </w:r>
          </w:p>
        </w:tc>
        <w:tc>
          <w:tcPr>
            <w:tcW w:w="4440" w:type="dxa"/>
          </w:tcPr>
          <w:p w14:paraId="73CD495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OpenID Connect (used for delegated authentication) </w:t>
            </w:r>
          </w:p>
        </w:tc>
      </w:tr>
      <w:tr w:rsidR="00640270" w:rsidRPr="003A0653" w14:paraId="4C83FBA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3B4B062E" w14:textId="77777777" w:rsidR="00640270" w:rsidRPr="003A0653" w:rsidRDefault="00640270" w:rsidP="00640270">
            <w:pPr>
              <w:spacing w:line="276" w:lineRule="auto"/>
              <w:rPr>
                <w:rFonts w:ascii="Calibri" w:hAnsi="Calibri" w:cs="Calibri"/>
              </w:rPr>
            </w:pPr>
            <w:r w:rsidRPr="003A0653">
              <w:rPr>
                <w:rFonts w:ascii="Calibri" w:hAnsi="Calibri" w:cs="Calibri"/>
              </w:rPr>
              <w:t>Wireless Standard</w:t>
            </w:r>
          </w:p>
        </w:tc>
        <w:tc>
          <w:tcPr>
            <w:tcW w:w="4440" w:type="dxa"/>
          </w:tcPr>
          <w:p w14:paraId="4838F7B7"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40270" w:rsidRPr="003A0653" w14:paraId="69B782DD"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E590249" w14:textId="77777777" w:rsidR="00640270" w:rsidRPr="003A0653" w:rsidRDefault="00640270" w:rsidP="00640270">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37B9B091" w14:textId="77777777" w:rsidR="00640270" w:rsidRPr="003A0653" w:rsidRDefault="00640270" w:rsidP="00640270">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65" w:name="_Toc1230687"/>
      <w:r w:rsidRPr="00D177E6">
        <w:rPr>
          <w:color w:val="365F91" w:themeColor="accent1" w:themeShade="BF"/>
        </w:rPr>
        <w:t>Assumptions</w:t>
      </w:r>
      <w:bookmarkEnd w:id="165"/>
    </w:p>
    <w:p w14:paraId="7805BB2F" w14:textId="0C0A2BE1" w:rsidR="00800F35" w:rsidRPr="003A0653" w:rsidRDefault="00800F35" w:rsidP="00800F35">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0EEAFFAD"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685F3E3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28E3219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always has a Wi-Fi connection.</w:t>
      </w:r>
    </w:p>
    <w:p w14:paraId="2C8D8F7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DC6166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4357755E"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0D3E7736"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VIP user always has an RFID tag.</w:t>
      </w:r>
    </w:p>
    <w:p w14:paraId="307000D9" w14:textId="77777777" w:rsidR="00800F35" w:rsidRPr="003A0653" w:rsidRDefault="00800F35" w:rsidP="00800F35">
      <w:pPr>
        <w:autoSpaceDE w:val="0"/>
        <w:autoSpaceDN w:val="0"/>
        <w:adjustRightInd w:val="0"/>
        <w:jc w:val="both"/>
        <w:rPr>
          <w:rFonts w:ascii="Calibri" w:eastAsia="Times New Roman" w:hAnsi="Calibri" w:cs="Arial"/>
        </w:rPr>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66" w:name="_Toc1230688"/>
      <w:r>
        <w:rPr>
          <w:color w:val="365F91" w:themeColor="accent1" w:themeShade="BF"/>
        </w:rPr>
        <w:t>Ethics</w:t>
      </w:r>
      <w:bookmarkStart w:id="167" w:name="_Toc525507479"/>
      <w:bookmarkStart w:id="168" w:name="_Toc525554842"/>
      <w:bookmarkStart w:id="169" w:name="_Toc525554965"/>
      <w:bookmarkEnd w:id="166"/>
      <w:bookmarkEnd w:id="167"/>
      <w:bookmarkEnd w:id="168"/>
      <w:bookmarkEnd w:id="169"/>
    </w:p>
    <w:p w14:paraId="4C710A25" w14:textId="01D47792" w:rsidR="001C16A4" w:rsidRDefault="001C16A4" w:rsidP="001C16A4">
      <w:pPr>
        <w:pStyle w:val="Caption"/>
        <w:keepNext/>
      </w:pPr>
      <w:bookmarkStart w:id="170" w:name="_Toc122948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70"/>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lastRenderedPageBreak/>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160"/>
    </w:tbl>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footerReference w:type="default" r:id="rId59"/>
          <w:pgSz w:w="11906" w:h="16838"/>
          <w:pgMar w:top="1440" w:right="1440" w:bottom="1440" w:left="1440" w:header="708" w:footer="708" w:gutter="0"/>
          <w:cols w:space="708"/>
          <w:docGrid w:linePitch="360"/>
        </w:sectPr>
      </w:pPr>
      <w:bookmarkStart w:id="171" w:name="_Toc274166455"/>
    </w:p>
    <w:p w14:paraId="241429A2" w14:textId="77777777" w:rsidR="006D13F1" w:rsidRDefault="006D13F1" w:rsidP="006D13F1">
      <w:bookmarkStart w:id="172" w:name="_Toc274166461"/>
      <w:bookmarkEnd w:id="171"/>
    </w:p>
    <w:p w14:paraId="4689293A" w14:textId="77777777" w:rsidR="006D13F1" w:rsidRDefault="006D13F1" w:rsidP="006D13F1"/>
    <w:p w14:paraId="28E3921F" w14:textId="500AB9DD" w:rsidR="006D13F1" w:rsidRPr="006D13F1" w:rsidRDefault="006D13F1" w:rsidP="006D13F1">
      <w:pPr>
        <w:sectPr w:rsidR="006D13F1" w:rsidRPr="006D13F1" w:rsidSect="00AB31A4">
          <w:pgSz w:w="16838" w:h="11906" w:orient="landscape"/>
          <w:pgMar w:top="1440" w:right="1440" w:bottom="1440" w:left="1440" w:header="708" w:footer="708" w:gutter="0"/>
          <w:cols w:space="708"/>
          <w:docGrid w:linePitch="360"/>
        </w:sectPr>
      </w:pPr>
    </w:p>
    <w:p w14:paraId="7C06B42D" w14:textId="110EC03A" w:rsidR="00DD03BD" w:rsidRPr="004F4B74" w:rsidRDefault="00DD03BD" w:rsidP="00796232">
      <w:pPr>
        <w:pStyle w:val="Heading1"/>
        <w:spacing w:after="240"/>
        <w:rPr>
          <w:sz w:val="36"/>
          <w:szCs w:val="36"/>
        </w:rPr>
      </w:pPr>
      <w:bookmarkStart w:id="173" w:name="_Toc1230689"/>
      <w:r w:rsidRPr="004F4B74">
        <w:rPr>
          <w:sz w:val="36"/>
          <w:szCs w:val="36"/>
        </w:rPr>
        <w:lastRenderedPageBreak/>
        <w:t>References</w:t>
      </w:r>
      <w:bookmarkEnd w:id="172"/>
      <w:bookmarkEnd w:id="173"/>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61BB6AB7"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r w:rsidR="006C18BB">
        <w:rPr>
          <w:rFonts w:cstheme="minorHAnsi"/>
          <w:shd w:val="clear" w:color="auto" w:fill="FFFFFF"/>
        </w:rPr>
        <w:t>].</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15E51345"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2018). [online] Available at: http://www.al-watan.com/news-details/id/156085. [Accessed 12 Oct. 2018</w:t>
      </w:r>
      <w:r w:rsidR="006C18BB">
        <w:rPr>
          <w:rFonts w:cstheme="minorHAnsi"/>
          <w:shd w:val="clear" w:color="auto" w:fill="FFFFFF"/>
        </w:rPr>
        <w:t>]</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w:t>
      </w:r>
      <w:proofErr w:type="spellStart"/>
      <w:r w:rsidR="00625352" w:rsidRPr="00486328">
        <w:rPr>
          <w:rFonts w:cstheme="minorHAnsi"/>
          <w:spacing w:val="8"/>
          <w:shd w:val="clear" w:color="auto" w:fill="FFFFFF"/>
        </w:rPr>
        <w:t>doi</w:t>
      </w:r>
      <w:proofErr w:type="spellEnd"/>
      <w:r w:rsidR="00625352" w:rsidRPr="00486328">
        <w:rPr>
          <w:rFonts w:cstheme="minorHAnsi"/>
          <w:spacing w:val="8"/>
          <w:shd w:val="clear" w:color="auto" w:fill="FFFFFF"/>
        </w:rPr>
        <w:t>: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lastRenderedPageBreak/>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sectPr w:rsidR="002E30A7" w:rsidRPr="00C01B29" w:rsidSect="00BE2C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867A72" w14:textId="77777777" w:rsidR="000461AD" w:rsidRDefault="000461AD" w:rsidP="00CA0258">
      <w:pPr>
        <w:spacing w:after="0" w:line="240" w:lineRule="auto"/>
      </w:pPr>
      <w:r>
        <w:separator/>
      </w:r>
    </w:p>
  </w:endnote>
  <w:endnote w:type="continuationSeparator" w:id="0">
    <w:p w14:paraId="4E320B1F" w14:textId="77777777" w:rsidR="000461AD" w:rsidRDefault="000461AD"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venir Roman">
    <w:altName w:val="Calibri"/>
    <w:panose1 w:val="020B0503020203020204"/>
    <w:charset w:val="00"/>
    <w:family w:val="auto"/>
    <w:pitch w:val="variable"/>
    <w:sig w:usb0="800000AF" w:usb1="5000204A" w:usb2="00000000" w:usb3="00000000" w:csb0="0000009B"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Garamond">
    <w:panose1 w:val="020204040303010108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23279" w14:textId="77777777" w:rsidR="004C75A5" w:rsidRDefault="004C75A5"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C75A5" w14:paraId="57C1C7EC" w14:textId="77777777">
      <w:tc>
        <w:tcPr>
          <w:tcW w:w="918" w:type="dxa"/>
        </w:tcPr>
        <w:p w14:paraId="478DCB1E" w14:textId="77777777" w:rsidR="004C75A5" w:rsidRPr="00796232" w:rsidRDefault="004C75A5">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9537E6" w:rsidRPr="009537E6">
            <w:rPr>
              <w:b/>
              <w:noProof/>
              <w:color w:val="4F81BD" w:themeColor="accent1"/>
              <w:sz w:val="18"/>
              <w:szCs w:val="18"/>
            </w:rPr>
            <w:t>v</w:t>
          </w:r>
          <w:r w:rsidRPr="00796232">
            <w:rPr>
              <w:sz w:val="18"/>
              <w:szCs w:val="18"/>
            </w:rPr>
            <w:fldChar w:fldCharType="end"/>
          </w:r>
        </w:p>
      </w:tc>
      <w:tc>
        <w:tcPr>
          <w:tcW w:w="7938" w:type="dxa"/>
        </w:tcPr>
        <w:p w14:paraId="25B6254D" w14:textId="77777777" w:rsidR="004C75A5" w:rsidRPr="00796232" w:rsidRDefault="004C75A5">
          <w:pPr>
            <w:pStyle w:val="Footer"/>
            <w:rPr>
              <w:sz w:val="18"/>
              <w:szCs w:val="18"/>
            </w:rPr>
          </w:pPr>
        </w:p>
      </w:tc>
    </w:tr>
  </w:tbl>
  <w:p w14:paraId="401F977B" w14:textId="77777777" w:rsidR="004C75A5" w:rsidRDefault="004C75A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4C75A5" w14:paraId="7C06B470" w14:textId="77777777">
      <w:tc>
        <w:tcPr>
          <w:tcW w:w="918" w:type="dxa"/>
        </w:tcPr>
        <w:p w14:paraId="7C06B46E" w14:textId="0FC93BCA" w:rsidR="004C75A5" w:rsidRPr="00796232" w:rsidRDefault="004C75A5">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D6628C" w:rsidRPr="00D6628C">
            <w:rPr>
              <w:b/>
              <w:noProof/>
              <w:color w:val="4F81BD" w:themeColor="accent1"/>
              <w:sz w:val="18"/>
              <w:szCs w:val="18"/>
            </w:rPr>
            <w:t>7</w:t>
          </w:r>
          <w:r w:rsidRPr="00796232">
            <w:rPr>
              <w:sz w:val="18"/>
              <w:szCs w:val="18"/>
            </w:rPr>
            <w:fldChar w:fldCharType="end"/>
          </w:r>
        </w:p>
      </w:tc>
      <w:tc>
        <w:tcPr>
          <w:tcW w:w="7938" w:type="dxa"/>
        </w:tcPr>
        <w:p w14:paraId="7C06B46F" w14:textId="77777777" w:rsidR="004C75A5" w:rsidRPr="00796232" w:rsidRDefault="004C75A5">
          <w:pPr>
            <w:pStyle w:val="Footer"/>
            <w:rPr>
              <w:sz w:val="18"/>
              <w:szCs w:val="18"/>
            </w:rPr>
          </w:pPr>
        </w:p>
      </w:tc>
    </w:tr>
  </w:tbl>
  <w:p w14:paraId="7C06B471" w14:textId="77777777" w:rsidR="004C75A5" w:rsidRDefault="004C75A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11052" w14:textId="77777777" w:rsidR="000461AD" w:rsidRDefault="000461AD" w:rsidP="00CA0258">
      <w:pPr>
        <w:spacing w:after="0" w:line="240" w:lineRule="auto"/>
      </w:pPr>
      <w:r>
        <w:separator/>
      </w:r>
    </w:p>
  </w:footnote>
  <w:footnote w:type="continuationSeparator" w:id="0">
    <w:p w14:paraId="23B681C1" w14:textId="77777777" w:rsidR="000461AD" w:rsidRDefault="000461AD" w:rsidP="00CA02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3"/>
  </w:num>
  <w:num w:numId="8">
    <w:abstractNumId w:val="2"/>
  </w:num>
  <w:num w:numId="9">
    <w:abstractNumId w:val="12"/>
  </w:num>
  <w:num w:numId="10">
    <w:abstractNumId w:val="22"/>
  </w:num>
  <w:num w:numId="11">
    <w:abstractNumId w:val="24"/>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5"/>
  </w:num>
  <w:num w:numId="25">
    <w:abstractNumId w:val="10"/>
  </w:num>
  <w:num w:numId="26">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54C"/>
    <w:rsid w:val="0000367E"/>
    <w:rsid w:val="00005E14"/>
    <w:rsid w:val="00010935"/>
    <w:rsid w:val="00012B6D"/>
    <w:rsid w:val="00012E97"/>
    <w:rsid w:val="000171BB"/>
    <w:rsid w:val="000220B0"/>
    <w:rsid w:val="00022CA3"/>
    <w:rsid w:val="00025F1F"/>
    <w:rsid w:val="00026E28"/>
    <w:rsid w:val="0002760B"/>
    <w:rsid w:val="00030427"/>
    <w:rsid w:val="0003683A"/>
    <w:rsid w:val="00043ABB"/>
    <w:rsid w:val="00044AD9"/>
    <w:rsid w:val="000461AD"/>
    <w:rsid w:val="00046940"/>
    <w:rsid w:val="00050575"/>
    <w:rsid w:val="00052E1A"/>
    <w:rsid w:val="00060147"/>
    <w:rsid w:val="000603F3"/>
    <w:rsid w:val="00062B18"/>
    <w:rsid w:val="00063156"/>
    <w:rsid w:val="0006364A"/>
    <w:rsid w:val="0007027C"/>
    <w:rsid w:val="00073F33"/>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F0BB6"/>
    <w:rsid w:val="000F2478"/>
    <w:rsid w:val="00100B54"/>
    <w:rsid w:val="0010195C"/>
    <w:rsid w:val="0010323E"/>
    <w:rsid w:val="0010421D"/>
    <w:rsid w:val="00104753"/>
    <w:rsid w:val="00105DDA"/>
    <w:rsid w:val="00112A36"/>
    <w:rsid w:val="001138AC"/>
    <w:rsid w:val="00113FEC"/>
    <w:rsid w:val="001154F4"/>
    <w:rsid w:val="00116831"/>
    <w:rsid w:val="00116DE8"/>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45B0"/>
    <w:rsid w:val="00194808"/>
    <w:rsid w:val="001A387F"/>
    <w:rsid w:val="001A4D65"/>
    <w:rsid w:val="001A514B"/>
    <w:rsid w:val="001B0571"/>
    <w:rsid w:val="001B5145"/>
    <w:rsid w:val="001B65C8"/>
    <w:rsid w:val="001B758A"/>
    <w:rsid w:val="001C00E4"/>
    <w:rsid w:val="001C16A4"/>
    <w:rsid w:val="001C184E"/>
    <w:rsid w:val="001C2696"/>
    <w:rsid w:val="001C4831"/>
    <w:rsid w:val="001C7645"/>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1F4740"/>
    <w:rsid w:val="00201168"/>
    <w:rsid w:val="0020429D"/>
    <w:rsid w:val="00216908"/>
    <w:rsid w:val="0021779E"/>
    <w:rsid w:val="00220E96"/>
    <w:rsid w:val="0022138B"/>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6898"/>
    <w:rsid w:val="002C3296"/>
    <w:rsid w:val="002C7718"/>
    <w:rsid w:val="002D2584"/>
    <w:rsid w:val="002D28D4"/>
    <w:rsid w:val="002D2CB1"/>
    <w:rsid w:val="002E1636"/>
    <w:rsid w:val="002E182E"/>
    <w:rsid w:val="002E1E80"/>
    <w:rsid w:val="002E30A7"/>
    <w:rsid w:val="002E3479"/>
    <w:rsid w:val="002E3ADF"/>
    <w:rsid w:val="002E4735"/>
    <w:rsid w:val="002F57B6"/>
    <w:rsid w:val="002F6D5C"/>
    <w:rsid w:val="003047D1"/>
    <w:rsid w:val="003064D4"/>
    <w:rsid w:val="00307396"/>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5F6"/>
    <w:rsid w:val="003C76C2"/>
    <w:rsid w:val="003D09C8"/>
    <w:rsid w:val="003D1732"/>
    <w:rsid w:val="003D2847"/>
    <w:rsid w:val="003D5105"/>
    <w:rsid w:val="003E1147"/>
    <w:rsid w:val="003E2EA4"/>
    <w:rsid w:val="003E3E43"/>
    <w:rsid w:val="003E42D1"/>
    <w:rsid w:val="003F3E1C"/>
    <w:rsid w:val="003F3F50"/>
    <w:rsid w:val="003F7127"/>
    <w:rsid w:val="0041241D"/>
    <w:rsid w:val="00412909"/>
    <w:rsid w:val="004138CB"/>
    <w:rsid w:val="00414BA0"/>
    <w:rsid w:val="00417E02"/>
    <w:rsid w:val="0042015F"/>
    <w:rsid w:val="004240A1"/>
    <w:rsid w:val="00425D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F1"/>
    <w:rsid w:val="00460738"/>
    <w:rsid w:val="0046387B"/>
    <w:rsid w:val="0046419E"/>
    <w:rsid w:val="00470F49"/>
    <w:rsid w:val="00477F6F"/>
    <w:rsid w:val="004853CB"/>
    <w:rsid w:val="00486328"/>
    <w:rsid w:val="0049003C"/>
    <w:rsid w:val="00497CFA"/>
    <w:rsid w:val="004B1DCB"/>
    <w:rsid w:val="004B493A"/>
    <w:rsid w:val="004B4D3C"/>
    <w:rsid w:val="004B5E69"/>
    <w:rsid w:val="004B61F6"/>
    <w:rsid w:val="004B71B7"/>
    <w:rsid w:val="004C002F"/>
    <w:rsid w:val="004C5F89"/>
    <w:rsid w:val="004C6E34"/>
    <w:rsid w:val="004C75A5"/>
    <w:rsid w:val="004E0C22"/>
    <w:rsid w:val="004E1BBE"/>
    <w:rsid w:val="004E2337"/>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1B15"/>
    <w:rsid w:val="00551C4F"/>
    <w:rsid w:val="00553144"/>
    <w:rsid w:val="00555926"/>
    <w:rsid w:val="00556068"/>
    <w:rsid w:val="00556AD6"/>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3123"/>
    <w:rsid w:val="0063571F"/>
    <w:rsid w:val="00637795"/>
    <w:rsid w:val="00637CAA"/>
    <w:rsid w:val="00640045"/>
    <w:rsid w:val="00640270"/>
    <w:rsid w:val="00640354"/>
    <w:rsid w:val="00642E6D"/>
    <w:rsid w:val="006440C9"/>
    <w:rsid w:val="00645872"/>
    <w:rsid w:val="006601E2"/>
    <w:rsid w:val="00662AB7"/>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908"/>
    <w:rsid w:val="006D1E50"/>
    <w:rsid w:val="006D317E"/>
    <w:rsid w:val="006D32E3"/>
    <w:rsid w:val="006D381A"/>
    <w:rsid w:val="006D43C2"/>
    <w:rsid w:val="006E03E1"/>
    <w:rsid w:val="006E1EA6"/>
    <w:rsid w:val="006E44FC"/>
    <w:rsid w:val="006E4EAE"/>
    <w:rsid w:val="006E58BA"/>
    <w:rsid w:val="006F1067"/>
    <w:rsid w:val="006F3D15"/>
    <w:rsid w:val="006F622C"/>
    <w:rsid w:val="006F6D7E"/>
    <w:rsid w:val="0070491F"/>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0F35"/>
    <w:rsid w:val="00802B63"/>
    <w:rsid w:val="00804C4B"/>
    <w:rsid w:val="008058C6"/>
    <w:rsid w:val="00806FE3"/>
    <w:rsid w:val="0081177D"/>
    <w:rsid w:val="008117F4"/>
    <w:rsid w:val="00811C97"/>
    <w:rsid w:val="00814470"/>
    <w:rsid w:val="0081692A"/>
    <w:rsid w:val="00825591"/>
    <w:rsid w:val="00826CC0"/>
    <w:rsid w:val="00827271"/>
    <w:rsid w:val="00831991"/>
    <w:rsid w:val="008323FA"/>
    <w:rsid w:val="00832850"/>
    <w:rsid w:val="008329C4"/>
    <w:rsid w:val="00832BFA"/>
    <w:rsid w:val="00841ECA"/>
    <w:rsid w:val="00850710"/>
    <w:rsid w:val="00851F63"/>
    <w:rsid w:val="00855590"/>
    <w:rsid w:val="008572DF"/>
    <w:rsid w:val="00863518"/>
    <w:rsid w:val="00865182"/>
    <w:rsid w:val="00866829"/>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5326"/>
    <w:rsid w:val="008E6EFD"/>
    <w:rsid w:val="008F110B"/>
    <w:rsid w:val="008F3205"/>
    <w:rsid w:val="008F49E6"/>
    <w:rsid w:val="008F61E3"/>
    <w:rsid w:val="008F733E"/>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37E6"/>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4B46"/>
    <w:rsid w:val="009E5975"/>
    <w:rsid w:val="009E5DD1"/>
    <w:rsid w:val="009F13D3"/>
    <w:rsid w:val="009F5413"/>
    <w:rsid w:val="009F5D93"/>
    <w:rsid w:val="00A03353"/>
    <w:rsid w:val="00A046BD"/>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2795"/>
    <w:rsid w:val="00A464F9"/>
    <w:rsid w:val="00A47EF9"/>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6696"/>
    <w:rsid w:val="00AF00B5"/>
    <w:rsid w:val="00AF1031"/>
    <w:rsid w:val="00B009B7"/>
    <w:rsid w:val="00B00CAA"/>
    <w:rsid w:val="00B02E5B"/>
    <w:rsid w:val="00B0427A"/>
    <w:rsid w:val="00B0473B"/>
    <w:rsid w:val="00B102D4"/>
    <w:rsid w:val="00B12FE6"/>
    <w:rsid w:val="00B24455"/>
    <w:rsid w:val="00B25AC7"/>
    <w:rsid w:val="00B31BD9"/>
    <w:rsid w:val="00B40897"/>
    <w:rsid w:val="00B43C75"/>
    <w:rsid w:val="00B44299"/>
    <w:rsid w:val="00B44C0B"/>
    <w:rsid w:val="00B510B5"/>
    <w:rsid w:val="00B51473"/>
    <w:rsid w:val="00B5375A"/>
    <w:rsid w:val="00B60812"/>
    <w:rsid w:val="00B62D0D"/>
    <w:rsid w:val="00B64825"/>
    <w:rsid w:val="00B710C4"/>
    <w:rsid w:val="00B72C78"/>
    <w:rsid w:val="00B72CEF"/>
    <w:rsid w:val="00B73075"/>
    <w:rsid w:val="00B740B2"/>
    <w:rsid w:val="00B81BE1"/>
    <w:rsid w:val="00B84743"/>
    <w:rsid w:val="00B8508D"/>
    <w:rsid w:val="00B95065"/>
    <w:rsid w:val="00BA35AC"/>
    <w:rsid w:val="00BA57ED"/>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4E65"/>
    <w:rsid w:val="00BF72EB"/>
    <w:rsid w:val="00BF7733"/>
    <w:rsid w:val="00BF7BE9"/>
    <w:rsid w:val="00C01B29"/>
    <w:rsid w:val="00C027E8"/>
    <w:rsid w:val="00C0540F"/>
    <w:rsid w:val="00C079C1"/>
    <w:rsid w:val="00C1058A"/>
    <w:rsid w:val="00C16F48"/>
    <w:rsid w:val="00C23EE9"/>
    <w:rsid w:val="00C32124"/>
    <w:rsid w:val="00C363E5"/>
    <w:rsid w:val="00C50CBA"/>
    <w:rsid w:val="00C513EA"/>
    <w:rsid w:val="00C5249F"/>
    <w:rsid w:val="00C60249"/>
    <w:rsid w:val="00C6531C"/>
    <w:rsid w:val="00C7348E"/>
    <w:rsid w:val="00C738B7"/>
    <w:rsid w:val="00C739E6"/>
    <w:rsid w:val="00C7657F"/>
    <w:rsid w:val="00C7702A"/>
    <w:rsid w:val="00C80F6F"/>
    <w:rsid w:val="00C82C4F"/>
    <w:rsid w:val="00C840CC"/>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2010"/>
    <w:rsid w:val="00CE38EE"/>
    <w:rsid w:val="00CF23A4"/>
    <w:rsid w:val="00CF399B"/>
    <w:rsid w:val="00CF41FF"/>
    <w:rsid w:val="00D037A8"/>
    <w:rsid w:val="00D03E85"/>
    <w:rsid w:val="00D105E7"/>
    <w:rsid w:val="00D1089A"/>
    <w:rsid w:val="00D10B06"/>
    <w:rsid w:val="00D13BF9"/>
    <w:rsid w:val="00D14BD2"/>
    <w:rsid w:val="00D1615A"/>
    <w:rsid w:val="00D177E6"/>
    <w:rsid w:val="00D21400"/>
    <w:rsid w:val="00D21E3B"/>
    <w:rsid w:val="00D223EB"/>
    <w:rsid w:val="00D22FB3"/>
    <w:rsid w:val="00D314F5"/>
    <w:rsid w:val="00D34476"/>
    <w:rsid w:val="00D35129"/>
    <w:rsid w:val="00D355FE"/>
    <w:rsid w:val="00D41C0E"/>
    <w:rsid w:val="00D42EB6"/>
    <w:rsid w:val="00D42FB7"/>
    <w:rsid w:val="00D43275"/>
    <w:rsid w:val="00D43AC8"/>
    <w:rsid w:val="00D45E6F"/>
    <w:rsid w:val="00D460BF"/>
    <w:rsid w:val="00D46498"/>
    <w:rsid w:val="00D552DB"/>
    <w:rsid w:val="00D559B9"/>
    <w:rsid w:val="00D57D1F"/>
    <w:rsid w:val="00D60CC6"/>
    <w:rsid w:val="00D60FAD"/>
    <w:rsid w:val="00D61305"/>
    <w:rsid w:val="00D61A10"/>
    <w:rsid w:val="00D62020"/>
    <w:rsid w:val="00D62FAD"/>
    <w:rsid w:val="00D64BB6"/>
    <w:rsid w:val="00D6628C"/>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4BF0"/>
    <w:rsid w:val="00DC53F8"/>
    <w:rsid w:val="00DC6F95"/>
    <w:rsid w:val="00DC7A03"/>
    <w:rsid w:val="00DC7CAF"/>
    <w:rsid w:val="00DD0078"/>
    <w:rsid w:val="00DD03BD"/>
    <w:rsid w:val="00DD5248"/>
    <w:rsid w:val="00DD5937"/>
    <w:rsid w:val="00DE1FB0"/>
    <w:rsid w:val="00DE38A3"/>
    <w:rsid w:val="00DE6383"/>
    <w:rsid w:val="00DF3B06"/>
    <w:rsid w:val="00E006C7"/>
    <w:rsid w:val="00E021A8"/>
    <w:rsid w:val="00E02AE4"/>
    <w:rsid w:val="00E048CC"/>
    <w:rsid w:val="00E05C60"/>
    <w:rsid w:val="00E1508B"/>
    <w:rsid w:val="00E15E8F"/>
    <w:rsid w:val="00E16812"/>
    <w:rsid w:val="00E22C64"/>
    <w:rsid w:val="00E25D1E"/>
    <w:rsid w:val="00E31476"/>
    <w:rsid w:val="00E32391"/>
    <w:rsid w:val="00E32FEB"/>
    <w:rsid w:val="00E3393A"/>
    <w:rsid w:val="00E33B82"/>
    <w:rsid w:val="00E3660C"/>
    <w:rsid w:val="00E44424"/>
    <w:rsid w:val="00E446D1"/>
    <w:rsid w:val="00E4611D"/>
    <w:rsid w:val="00E46447"/>
    <w:rsid w:val="00E54E41"/>
    <w:rsid w:val="00E54F24"/>
    <w:rsid w:val="00E56DB9"/>
    <w:rsid w:val="00E62EB2"/>
    <w:rsid w:val="00E632A2"/>
    <w:rsid w:val="00E635BD"/>
    <w:rsid w:val="00E654CF"/>
    <w:rsid w:val="00E74F6D"/>
    <w:rsid w:val="00E75172"/>
    <w:rsid w:val="00E75711"/>
    <w:rsid w:val="00E81C6A"/>
    <w:rsid w:val="00E87729"/>
    <w:rsid w:val="00E90DA6"/>
    <w:rsid w:val="00E916FF"/>
    <w:rsid w:val="00EA1159"/>
    <w:rsid w:val="00EB088B"/>
    <w:rsid w:val="00EB0EED"/>
    <w:rsid w:val="00EB267E"/>
    <w:rsid w:val="00EB3F26"/>
    <w:rsid w:val="00EB4072"/>
    <w:rsid w:val="00EB5A73"/>
    <w:rsid w:val="00EC2623"/>
    <w:rsid w:val="00EC2687"/>
    <w:rsid w:val="00EC4E6B"/>
    <w:rsid w:val="00EC6A4F"/>
    <w:rsid w:val="00EC7CCE"/>
    <w:rsid w:val="00ED520A"/>
    <w:rsid w:val="00ED54D1"/>
    <w:rsid w:val="00ED648E"/>
    <w:rsid w:val="00ED688A"/>
    <w:rsid w:val="00EE632D"/>
    <w:rsid w:val="00EF2D05"/>
    <w:rsid w:val="00EF4E40"/>
    <w:rsid w:val="00EF53BC"/>
    <w:rsid w:val="00EF5D5C"/>
    <w:rsid w:val="00F01609"/>
    <w:rsid w:val="00F01AC1"/>
    <w:rsid w:val="00F031DB"/>
    <w:rsid w:val="00F1064A"/>
    <w:rsid w:val="00F126DF"/>
    <w:rsid w:val="00F14971"/>
    <w:rsid w:val="00F16848"/>
    <w:rsid w:val="00F256E4"/>
    <w:rsid w:val="00F26376"/>
    <w:rsid w:val="00F30E7A"/>
    <w:rsid w:val="00F32245"/>
    <w:rsid w:val="00F329DC"/>
    <w:rsid w:val="00F3551A"/>
    <w:rsid w:val="00F35BDB"/>
    <w:rsid w:val="00F45489"/>
    <w:rsid w:val="00F47881"/>
    <w:rsid w:val="00F5012A"/>
    <w:rsid w:val="00F5056B"/>
    <w:rsid w:val="00F61422"/>
    <w:rsid w:val="00F623FE"/>
    <w:rsid w:val="00F638A8"/>
    <w:rsid w:val="00F65C41"/>
    <w:rsid w:val="00F71632"/>
    <w:rsid w:val="00F732D7"/>
    <w:rsid w:val="00F800F7"/>
    <w:rsid w:val="00F80451"/>
    <w:rsid w:val="00F83048"/>
    <w:rsid w:val="00F91AF1"/>
    <w:rsid w:val="00F95B50"/>
    <w:rsid w:val="00F977CC"/>
    <w:rsid w:val="00FA3A31"/>
    <w:rsid w:val="00FA4AD5"/>
    <w:rsid w:val="00FA4C59"/>
    <w:rsid w:val="00FA7FBA"/>
    <w:rsid w:val="00FB2866"/>
    <w:rsid w:val="00FB6315"/>
    <w:rsid w:val="00FC0473"/>
    <w:rsid w:val="00FC2A8C"/>
    <w:rsid w:val="00FD00B7"/>
    <w:rsid w:val="00FD2FB6"/>
    <w:rsid w:val="00FD3616"/>
    <w:rsid w:val="00FD45FC"/>
    <w:rsid w:val="00FD717A"/>
    <w:rsid w:val="00FE3EF5"/>
    <w:rsid w:val="00FF135E"/>
    <w:rsid w:val="00FF1C87"/>
    <w:rsid w:val="00FF64AB"/>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 w:type="table" w:customStyle="1" w:styleId="LightGrid-Accent12">
    <w:name w:val="Light Grid - Accent 12"/>
    <w:basedOn w:val="TableNormal"/>
    <w:next w:val="LightGrid-Accent1"/>
    <w:uiPriority w:val="62"/>
    <w:rsid w:val="00640270"/>
    <w:pPr>
      <w:spacing w:after="0" w:line="240" w:lineRule="auto"/>
    </w:pPr>
    <w:rPr>
      <w:rFonts w:eastAsia="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file:///C:\Users\Alaa\Documents\GitHub\ParQu\ParQU-Updated.docx" TargetMode="External"/><Relationship Id="rId14" Type="http://schemas.openxmlformats.org/officeDocument/2006/relationships/hyperlink" Target="file:///C:\Users\Alaa\Documents\GitHub\ParQu\ParQU-Updated.docx" TargetMode="External"/><Relationship Id="rId15" Type="http://schemas.openxmlformats.org/officeDocument/2006/relationships/hyperlink" Target="file:///C:\Users\Alaa\Documents\GitHub\ParQu\ParQU-Updated.docx" TargetMode="External"/><Relationship Id="rId16" Type="http://schemas.openxmlformats.org/officeDocument/2006/relationships/hyperlink" Target="file:///C:\Users\Alaa\Documents\GitHub\ParQu\ParQU-Updated.docx" TargetMode="External"/><Relationship Id="rId17" Type="http://schemas.openxmlformats.org/officeDocument/2006/relationships/hyperlink" Target="file:///C:\Users\Alaa\Documents\GitHub\ParQu\ParQU-Updated.docx" TargetMode="External"/><Relationship Id="rId18" Type="http://schemas.openxmlformats.org/officeDocument/2006/relationships/hyperlink" Target="file:///C:\Users\Alaa\Documents\GitHub\ParQu\ParQU-Updated.docx" TargetMode="External"/><Relationship Id="rId19" Type="http://schemas.openxmlformats.org/officeDocument/2006/relationships/hyperlink" Target="file:///C:\Users\Alaa\Documents\GitHub\ParQu\ParQU-Updated.docx" TargetMode="External"/><Relationship Id="rId50" Type="http://schemas.openxmlformats.org/officeDocument/2006/relationships/image" Target="media/image21.png"/><Relationship Id="rId51" Type="http://schemas.openxmlformats.org/officeDocument/2006/relationships/image" Target="media/image22.png"/><Relationship Id="rId52" Type="http://schemas.openxmlformats.org/officeDocument/2006/relationships/image" Target="media/image23.png"/><Relationship Id="rId53" Type="http://schemas.openxmlformats.org/officeDocument/2006/relationships/image" Target="media/image24.png"/><Relationship Id="rId54" Type="http://schemas.openxmlformats.org/officeDocument/2006/relationships/image" Target="media/image25.png"/><Relationship Id="rId55" Type="http://schemas.openxmlformats.org/officeDocument/2006/relationships/image" Target="media/image26.png"/><Relationship Id="rId56" Type="http://schemas.openxmlformats.org/officeDocument/2006/relationships/image" Target="media/image27.png"/><Relationship Id="rId57" Type="http://schemas.openxmlformats.org/officeDocument/2006/relationships/image" Target="media/image28.png"/><Relationship Id="rId58" Type="http://schemas.openxmlformats.org/officeDocument/2006/relationships/image" Target="media/image29.jpeg"/><Relationship Id="rId59" Type="http://schemas.openxmlformats.org/officeDocument/2006/relationships/footer" Target="footer3.xml"/><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image" Target="media/image14.png"/><Relationship Id="rId44" Type="http://schemas.openxmlformats.org/officeDocument/2006/relationships/image" Target="media/image15.jpg"/><Relationship Id="rId45" Type="http://schemas.openxmlformats.org/officeDocument/2006/relationships/image" Target="media/image16.jpeg"/><Relationship Id="rId46" Type="http://schemas.openxmlformats.org/officeDocument/2006/relationships/image" Target="media/image17.png"/><Relationship Id="rId47" Type="http://schemas.openxmlformats.org/officeDocument/2006/relationships/image" Target="media/image18.png"/><Relationship Id="rId48" Type="http://schemas.openxmlformats.org/officeDocument/2006/relationships/image" Target="media/image19.png"/><Relationship Id="rId49" Type="http://schemas.openxmlformats.org/officeDocument/2006/relationships/image" Target="media/image2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30" Type="http://schemas.openxmlformats.org/officeDocument/2006/relationships/footer" Target="footer2.xml"/><Relationship Id="rId31" Type="http://schemas.openxmlformats.org/officeDocument/2006/relationships/image" Target="media/image2.png"/><Relationship Id="rId32" Type="http://schemas.openxmlformats.org/officeDocument/2006/relationships/image" Target="media/image3.png"/><Relationship Id="rId33" Type="http://schemas.openxmlformats.org/officeDocument/2006/relationships/image" Target="media/image4.png"/><Relationship Id="rId34" Type="http://schemas.openxmlformats.org/officeDocument/2006/relationships/image" Target="media/image5.png"/><Relationship Id="rId35" Type="http://schemas.openxmlformats.org/officeDocument/2006/relationships/image" Target="media/image6.png"/><Relationship Id="rId36" Type="http://schemas.openxmlformats.org/officeDocument/2006/relationships/image" Target="media/image7.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png"/><Relationship Id="rId20" Type="http://schemas.openxmlformats.org/officeDocument/2006/relationships/hyperlink" Target="file:///C:\Users\Alaa\Documents\GitHub\ParQu\ParQU-Updated.docx" TargetMode="External"/><Relationship Id="rId21" Type="http://schemas.openxmlformats.org/officeDocument/2006/relationships/hyperlink" Target="file:///C:\Users\Alaa\Documents\GitHub\ParQu\ParQU-Updated.docx" TargetMode="External"/><Relationship Id="rId22" Type="http://schemas.openxmlformats.org/officeDocument/2006/relationships/hyperlink" Target="file:///C:\Users\Alaa\Documents\GitHub\ParQu\ParQU-Updated.docx" TargetMode="External"/><Relationship Id="rId23" Type="http://schemas.openxmlformats.org/officeDocument/2006/relationships/hyperlink" Target="file:///C:\Users\Alaa\Documents\GitHub\ParQu\ParQU-Updated.docx" TargetMode="External"/><Relationship Id="rId24" Type="http://schemas.openxmlformats.org/officeDocument/2006/relationships/hyperlink" Target="file:///C:\Users\Alaa\Documents\GitHub\ParQu\ParQU-Updated.docx" TargetMode="External"/><Relationship Id="rId25" Type="http://schemas.openxmlformats.org/officeDocument/2006/relationships/hyperlink" Target="file:///C:\Users\Alaa\Documents\GitHub\ParQu\ParQU-Updated.docx" TargetMode="External"/><Relationship Id="rId26" Type="http://schemas.openxmlformats.org/officeDocument/2006/relationships/hyperlink" Target="file:///C:\Users\Alaa\Documents\GitHub\ParQu\ParQU-Updated.docx" TargetMode="External"/><Relationship Id="rId27" Type="http://schemas.openxmlformats.org/officeDocument/2006/relationships/hyperlink" Target="file:///C:\Users\Alaa\Documents\GitHub\ParQu\ParQU-Updated.docx" TargetMode="External"/><Relationship Id="rId28" Type="http://schemas.openxmlformats.org/officeDocument/2006/relationships/hyperlink" Target="file:///C:\Users\Alaa\Documents\GitHub\ParQu\ParQU-Updated.docx" TargetMode="External"/><Relationship Id="rId29" Type="http://schemas.openxmlformats.org/officeDocument/2006/relationships/hyperlink" Target="file:///C:\Users\Alaa\Documents\GitHub\ParQu\ParQU-Updated.docx" TargetMode="External"/><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hyperlink" Target="file:///C:\Users\Alaa\Documents\GitHub\ParQu\ParQU-Updated.docx" TargetMode="External"/><Relationship Id="rId11" Type="http://schemas.openxmlformats.org/officeDocument/2006/relationships/hyperlink" Target="file:///C:\Users\Alaa\Documents\GitHub\ParQu\ParQU-Updated.docx" TargetMode="External"/><Relationship Id="rId12" Type="http://schemas.openxmlformats.org/officeDocument/2006/relationships/hyperlink" Target="file:///C:\Users\Alaa\Documents\GitHub\ParQu\ParQU-Updat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576AE-0D8D-8A40-A425-628B8DFD1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27</Pages>
  <Words>6079</Words>
  <Characters>34654</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Qatar University</Company>
  <LinksUpToDate>false</LinksUpToDate>
  <CharactersWithSpaces>40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Ghareisa Mohammed Al-Kuwari</cp:lastModifiedBy>
  <cp:revision>54</cp:revision>
  <dcterms:created xsi:type="dcterms:W3CDTF">2018-12-06T15:18:00Z</dcterms:created>
  <dcterms:modified xsi:type="dcterms:W3CDTF">2019-02-2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